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744408" w14:textId="03B029FB" w:rsidR="004825A9" w:rsidRPr="004825A9" w:rsidRDefault="00F14C59" w:rsidP="004825A9">
      <w:pPr>
        <w:rPr>
          <w:rFonts w:ascii="Times New Roman" w:eastAsia="Times New Roman" w:hAnsi="Times New Roman" w:cs="Times New Roman"/>
          <w:color w:val="FF0000"/>
        </w:rPr>
      </w:pPr>
      <w:r>
        <w:rPr>
          <w:rFonts w:ascii="Times New Roman" w:eastAsia="Times New Roman" w:hAnsi="Times New Roman" w:cs="Times New Roman"/>
          <w:color w:val="FF0000"/>
        </w:rPr>
        <w:t>We thank the editor</w:t>
      </w:r>
      <w:r w:rsidR="00D01896">
        <w:rPr>
          <w:rFonts w:ascii="Times New Roman" w:eastAsia="Times New Roman" w:hAnsi="Times New Roman" w:cs="Times New Roman"/>
          <w:color w:val="FF0000"/>
        </w:rPr>
        <w:t xml:space="preserve"> and reviewers for their comments and suggestions to improve the manuscript. We have </w:t>
      </w:r>
      <w:r w:rsidR="0053242E">
        <w:rPr>
          <w:rFonts w:ascii="Times New Roman" w:eastAsia="Times New Roman" w:hAnsi="Times New Roman" w:cs="Times New Roman"/>
          <w:color w:val="FF0000"/>
        </w:rPr>
        <w:t xml:space="preserve">copied the original comments in black below, and </w:t>
      </w:r>
      <w:r w:rsidR="00D01896">
        <w:rPr>
          <w:rFonts w:ascii="Times New Roman" w:eastAsia="Times New Roman" w:hAnsi="Times New Roman" w:cs="Times New Roman"/>
          <w:color w:val="FF0000"/>
        </w:rPr>
        <w:t>included our re</w:t>
      </w:r>
      <w:r w:rsidR="00444FB4">
        <w:rPr>
          <w:rFonts w:ascii="Times New Roman" w:eastAsia="Times New Roman" w:hAnsi="Times New Roman" w:cs="Times New Roman"/>
          <w:color w:val="FF0000"/>
        </w:rPr>
        <w:t>s</w:t>
      </w:r>
      <w:r w:rsidR="00D01896">
        <w:rPr>
          <w:rFonts w:ascii="Times New Roman" w:eastAsia="Times New Roman" w:hAnsi="Times New Roman" w:cs="Times New Roman"/>
          <w:color w:val="FF0000"/>
        </w:rPr>
        <w:t>ponses below the comments in red.</w:t>
      </w:r>
      <w:r>
        <w:rPr>
          <w:rFonts w:ascii="Times New Roman" w:eastAsia="Times New Roman" w:hAnsi="Times New Roman" w:cs="Times New Roman"/>
          <w:b/>
          <w:bCs/>
          <w:color w:val="000000" w:themeColor="text1"/>
          <w:u w:val="single"/>
        </w:rPr>
        <w:br/>
      </w:r>
      <w:r>
        <w:rPr>
          <w:rFonts w:ascii="Times New Roman" w:eastAsia="Times New Roman" w:hAnsi="Times New Roman" w:cs="Times New Roman"/>
          <w:b/>
          <w:bCs/>
          <w:color w:val="000000" w:themeColor="text1"/>
          <w:u w:val="single"/>
        </w:rPr>
        <w:br/>
      </w:r>
      <w:r w:rsidR="004825A9" w:rsidRPr="004825A9">
        <w:rPr>
          <w:rFonts w:ascii="Times New Roman" w:eastAsia="Times New Roman" w:hAnsi="Times New Roman" w:cs="Times New Roman"/>
          <w:b/>
          <w:bCs/>
          <w:color w:val="000000" w:themeColor="text1"/>
          <w:u w:val="single"/>
        </w:rPr>
        <w:t>Editorial comments</w:t>
      </w:r>
      <w:r w:rsidR="004825A9" w:rsidRPr="004825A9">
        <w:rPr>
          <w:rFonts w:ascii="Times New Roman" w:eastAsia="Times New Roman" w:hAnsi="Times New Roman" w:cs="Times New Roman"/>
          <w:b/>
          <w:bCs/>
          <w:color w:val="FF0000"/>
          <w:u w:val="single"/>
        </w:rPr>
        <w:t>:</w:t>
      </w:r>
      <w:r w:rsidR="004825A9" w:rsidRPr="004825A9">
        <w:rPr>
          <w:rFonts w:ascii="Times New Roman" w:eastAsia="Times New Roman" w:hAnsi="Times New Roman" w:cs="Times New Roman"/>
        </w:rPr>
        <w:br/>
        <w:t>Changes to be made by the Author(s):</w:t>
      </w:r>
      <w:r w:rsidR="004825A9" w:rsidRPr="004825A9">
        <w:rPr>
          <w:rFonts w:ascii="Times New Roman" w:eastAsia="Times New Roman" w:hAnsi="Times New Roman" w:cs="Times New Roman"/>
        </w:rPr>
        <w:br/>
        <w:t>1. Please take this opportunity to thoroughly proofread the manuscript to ensure that there are no spelling or grammar issues. Please define all abbreviations at first use.</w:t>
      </w:r>
      <w:r w:rsidR="004825A9">
        <w:rPr>
          <w:rFonts w:ascii="Times New Roman" w:eastAsia="Times New Roman" w:hAnsi="Times New Roman" w:cs="Times New Roman"/>
        </w:rPr>
        <w:br/>
      </w:r>
      <w:r w:rsidR="004825A9">
        <w:rPr>
          <w:rFonts w:ascii="Times New Roman" w:eastAsia="Times New Roman" w:hAnsi="Times New Roman" w:cs="Times New Roman"/>
        </w:rPr>
        <w:br/>
      </w:r>
      <w:r w:rsidR="004825A9" w:rsidRPr="004825A9">
        <w:rPr>
          <w:rFonts w:ascii="Times New Roman" w:eastAsia="Times New Roman" w:hAnsi="Times New Roman" w:cs="Times New Roman"/>
          <w:color w:val="FF0000"/>
        </w:rPr>
        <w:t>We have proofread the manuscript and corrected typos.</w:t>
      </w:r>
      <w:r w:rsidR="004825A9">
        <w:rPr>
          <w:rFonts w:ascii="Times New Roman" w:eastAsia="Times New Roman" w:hAnsi="Times New Roman" w:cs="Times New Roman"/>
        </w:rPr>
        <w:br/>
      </w:r>
      <w:r w:rsidR="004825A9" w:rsidRPr="004825A9">
        <w:rPr>
          <w:rFonts w:ascii="Times New Roman" w:eastAsia="Times New Roman" w:hAnsi="Times New Roman" w:cs="Times New Roman"/>
        </w:rPr>
        <w:br/>
        <w:t xml:space="preserve">2. </w:t>
      </w:r>
      <w:proofErr w:type="spellStart"/>
      <w:r w:rsidR="004825A9" w:rsidRPr="004825A9">
        <w:rPr>
          <w:rFonts w:ascii="Times New Roman" w:eastAsia="Times New Roman" w:hAnsi="Times New Roman" w:cs="Times New Roman"/>
        </w:rPr>
        <w:t>JoVE</w:t>
      </w:r>
      <w:proofErr w:type="spellEnd"/>
      <w:r w:rsidR="004825A9" w:rsidRPr="004825A9">
        <w:rPr>
          <w:rFonts w:ascii="Times New Roman" w:eastAsia="Times New Roman" w:hAnsi="Times New Roman" w:cs="Times New Roman"/>
        </w:rPr>
        <w:t xml:space="preserve"> policy states that the video narrative is objective and not biased towards a particular product featured in the video. The goal of this policy is to focus on the science rather than to present a technique as an advertisement for a specific item. To this end, we ask that you please reduce the number of instances of "the SNAP" within your text. The term may be introduced but please use it infrequently and when directly relevant. Otherwise, please refer to the term using generic language.</w:t>
      </w:r>
      <w:r w:rsidR="004825A9">
        <w:rPr>
          <w:rFonts w:ascii="Times New Roman" w:eastAsia="Times New Roman" w:hAnsi="Times New Roman" w:cs="Times New Roman"/>
        </w:rPr>
        <w:br/>
      </w:r>
      <w:r w:rsidR="004825A9">
        <w:rPr>
          <w:rFonts w:ascii="Times New Roman" w:eastAsia="Times New Roman" w:hAnsi="Times New Roman" w:cs="Times New Roman"/>
        </w:rPr>
        <w:br/>
      </w:r>
      <w:r w:rsidR="003D34CF" w:rsidRPr="003D34CF">
        <w:rPr>
          <w:rFonts w:ascii="Times New Roman" w:eastAsia="Times New Roman" w:hAnsi="Times New Roman" w:cs="Times New Roman"/>
          <w:color w:val="FF0000"/>
        </w:rPr>
        <w:t>We apologize for the confusion. The SNAP is not a product it is the name of an apparatus. The apparatus was given a name in 2002. It is as simple as that. We are aware of other groups building their own versions of this apparatus and referring to it as a SNAP to ensure the readers understand what type of apparatus it is.</w:t>
      </w:r>
    </w:p>
    <w:p w14:paraId="096C2344" w14:textId="116DFFC4" w:rsidR="002F3EBB" w:rsidRDefault="004825A9" w:rsidP="004825A9">
      <w:pPr>
        <w:rPr>
          <w:rFonts w:ascii="Times New Roman" w:eastAsia="Times New Roman" w:hAnsi="Times New Roman" w:cs="Times New Roman"/>
          <w:i/>
          <w:iCs/>
          <w:color w:val="FF0000"/>
        </w:rPr>
      </w:pPr>
      <w:r w:rsidRPr="004825A9">
        <w:rPr>
          <w:rFonts w:ascii="Times New Roman" w:eastAsia="Times New Roman" w:hAnsi="Times New Roman" w:cs="Times New Roman"/>
        </w:rPr>
        <w:br/>
        <w:t xml:space="preserve">3. </w:t>
      </w:r>
      <w:proofErr w:type="spellStart"/>
      <w:r w:rsidRPr="004825A9">
        <w:rPr>
          <w:rFonts w:ascii="Times New Roman" w:eastAsia="Times New Roman" w:hAnsi="Times New Roman" w:cs="Times New Roman"/>
        </w:rPr>
        <w:t>JoVE</w:t>
      </w:r>
      <w:proofErr w:type="spellEnd"/>
      <w:r w:rsidRPr="004825A9">
        <w:rPr>
          <w:rFonts w:ascii="Times New Roman" w:eastAsia="Times New Roman" w:hAnsi="Times New Roman" w:cs="Times New Roman"/>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4825A9">
        <w:rPr>
          <w:rFonts w:ascii="Times New Roman" w:eastAsia="Times New Roman" w:hAnsi="Times New Roman" w:cs="Times New Roman"/>
        </w:rPr>
        <w:br/>
        <w:t xml:space="preserve">For example: Drosophila Activity Monitors (Trikinetics); </w:t>
      </w:r>
      <w:proofErr w:type="spellStart"/>
      <w:r w:rsidRPr="004825A9">
        <w:rPr>
          <w:rFonts w:ascii="Times New Roman" w:eastAsia="Times New Roman" w:hAnsi="Times New Roman" w:cs="Times New Roman"/>
        </w:rPr>
        <w:t>DamFileScan</w:t>
      </w:r>
      <w:proofErr w:type="spellEnd"/>
      <w:r w:rsidRPr="004825A9">
        <w:rPr>
          <w:rFonts w:ascii="Times New Roman" w:eastAsia="Times New Roman" w:hAnsi="Times New Roman" w:cs="Times New Roman"/>
        </w:rPr>
        <w:t xml:space="preserve"> </w:t>
      </w:r>
      <w:proofErr w:type="spellStart"/>
      <w:r w:rsidRPr="004825A9">
        <w:rPr>
          <w:rFonts w:ascii="Times New Roman" w:eastAsia="Times New Roman" w:hAnsi="Times New Roman" w:cs="Times New Roman"/>
        </w:rPr>
        <w:t>etc</w:t>
      </w:r>
      <w:proofErr w:type="spellEnd"/>
      <w:r>
        <w:rPr>
          <w:rFonts w:ascii="Times New Roman" w:eastAsia="Times New Roman" w:hAnsi="Times New Roman" w:cs="Times New Roman"/>
        </w:rPr>
        <w:br/>
      </w:r>
      <w:r>
        <w:rPr>
          <w:rFonts w:ascii="Times New Roman" w:eastAsia="Times New Roman" w:hAnsi="Times New Roman" w:cs="Times New Roman"/>
        </w:rPr>
        <w:br/>
      </w:r>
      <w:r w:rsidRPr="004825A9">
        <w:rPr>
          <w:rFonts w:ascii="Times New Roman" w:eastAsia="Times New Roman" w:hAnsi="Times New Roman" w:cs="Times New Roman"/>
          <w:color w:val="FF0000"/>
        </w:rPr>
        <w:t>We have removed commercial language in the manuscript, and replaced commercial language with generic terms as appropriate e.g. ‘Drosophila Activity Monitors’ has been replaced with ‘activity monitors’</w:t>
      </w:r>
      <w:r>
        <w:rPr>
          <w:rFonts w:ascii="Times New Roman" w:eastAsia="Times New Roman" w:hAnsi="Times New Roman" w:cs="Times New Roman"/>
        </w:rPr>
        <w:br/>
      </w:r>
      <w:r w:rsidR="003D34CF">
        <w:rPr>
          <w:rFonts w:ascii="Times New Roman" w:eastAsia="Times New Roman" w:hAnsi="Times New Roman" w:cs="Times New Roman"/>
        </w:rPr>
        <w:br/>
      </w:r>
      <w:r w:rsidR="003D34CF">
        <w:rPr>
          <w:rFonts w:ascii="Times New Roman" w:eastAsia="Times New Roman" w:hAnsi="Times New Roman" w:cs="Times New Roman"/>
          <w:color w:val="FF0000"/>
        </w:rPr>
        <w:t>However, this request doesn’t make sense. The SNAP was designed to be used with Trikinetics Monitors; the data is analyzed accordingly.</w:t>
      </w:r>
      <w:r w:rsidR="00ED2041">
        <w:rPr>
          <w:rFonts w:ascii="Times New Roman" w:eastAsia="Times New Roman" w:hAnsi="Times New Roman" w:cs="Times New Roman"/>
          <w:color w:val="FF0000"/>
        </w:rPr>
        <w:t xml:space="preserve"> We think explicitly saying “Drosophila Activity Monitors” and “</w:t>
      </w:r>
      <w:proofErr w:type="spellStart"/>
      <w:r w:rsidR="00ED2041">
        <w:rPr>
          <w:rFonts w:ascii="Times New Roman" w:eastAsia="Times New Roman" w:hAnsi="Times New Roman" w:cs="Times New Roman"/>
          <w:color w:val="FF0000"/>
        </w:rPr>
        <w:t>DamFileScan</w:t>
      </w:r>
      <w:proofErr w:type="spellEnd"/>
      <w:r w:rsidR="00ED2041">
        <w:rPr>
          <w:rFonts w:ascii="Times New Roman" w:eastAsia="Times New Roman" w:hAnsi="Times New Roman" w:cs="Times New Roman"/>
          <w:color w:val="FF0000"/>
        </w:rPr>
        <w:t xml:space="preserve">” </w:t>
      </w:r>
      <w:proofErr w:type="spellStart"/>
      <w:r w:rsidR="00ED2041">
        <w:rPr>
          <w:rFonts w:ascii="Times New Roman" w:eastAsia="Times New Roman" w:hAnsi="Times New Roman" w:cs="Times New Roman"/>
          <w:color w:val="FF0000"/>
        </w:rPr>
        <w:t>etc</w:t>
      </w:r>
      <w:proofErr w:type="spellEnd"/>
      <w:r w:rsidR="00ED2041">
        <w:rPr>
          <w:rFonts w:ascii="Times New Roman" w:eastAsia="Times New Roman" w:hAnsi="Times New Roman" w:cs="Times New Roman"/>
          <w:color w:val="FF0000"/>
        </w:rPr>
        <w:t xml:space="preserve"> will help make the protocol clearer to readers</w:t>
      </w:r>
      <w:r w:rsidR="005749AA">
        <w:rPr>
          <w:rFonts w:ascii="Times New Roman" w:eastAsia="Times New Roman" w:hAnsi="Times New Roman" w:cs="Times New Roman"/>
          <w:color w:val="FF0000"/>
        </w:rPr>
        <w:t>.</w:t>
      </w:r>
      <w:r w:rsidR="005749AA">
        <w:rPr>
          <w:rFonts w:ascii="Times New Roman" w:eastAsia="Times New Roman" w:hAnsi="Times New Roman" w:cs="Times New Roman"/>
          <w:color w:val="FF0000"/>
        </w:rPr>
        <w:br/>
      </w:r>
      <w:r w:rsidR="003D34CF">
        <w:rPr>
          <w:rFonts w:ascii="Times New Roman" w:eastAsia="Times New Roman" w:hAnsi="Times New Roman" w:cs="Times New Roman"/>
          <w:color w:val="FF0000"/>
        </w:rPr>
        <w:t xml:space="preserve"> </w:t>
      </w:r>
      <w:r w:rsidRPr="004825A9">
        <w:rPr>
          <w:rFonts w:ascii="Times New Roman" w:eastAsia="Times New Roman" w:hAnsi="Times New Roman" w:cs="Times New Roman"/>
        </w:rPr>
        <w:br/>
        <w:t>4. Please revise the text, especially in the protocol, to avoid the use of any personal pronouns (e.g., "we", "you", "our" etc.).</w:t>
      </w:r>
      <w:r>
        <w:rPr>
          <w:rFonts w:ascii="Times New Roman" w:eastAsia="Times New Roman" w:hAnsi="Times New Roman" w:cs="Times New Roman"/>
        </w:rPr>
        <w:br/>
      </w:r>
      <w:r w:rsidRPr="002F3EBB">
        <w:rPr>
          <w:rFonts w:ascii="Times New Roman" w:eastAsia="Times New Roman" w:hAnsi="Times New Roman" w:cs="Times New Roman"/>
          <w:color w:val="FFB002"/>
        </w:rPr>
        <w:br/>
      </w:r>
      <w:r w:rsidRPr="002F3EBB">
        <w:rPr>
          <w:rFonts w:ascii="Times New Roman" w:eastAsia="Times New Roman" w:hAnsi="Times New Roman" w:cs="Times New Roman"/>
          <w:color w:val="FF0000"/>
        </w:rPr>
        <w:t>We have revised the text as suggested</w:t>
      </w:r>
      <w:r w:rsidR="002F3EBB" w:rsidRPr="002F3EBB">
        <w:rPr>
          <w:rFonts w:ascii="Times New Roman" w:eastAsia="Times New Roman" w:hAnsi="Times New Roman" w:cs="Times New Roman"/>
          <w:color w:val="FF0000"/>
        </w:rPr>
        <w:t xml:space="preserve"> e.g. in lines 127-129 we have changed the text </w:t>
      </w:r>
    </w:p>
    <w:p w14:paraId="33C3E550" w14:textId="14A9B72C" w:rsidR="002F3EBB" w:rsidRDefault="002F3EBB" w:rsidP="004825A9">
      <w:pPr>
        <w:rPr>
          <w:rFonts w:ascii="Times New Roman" w:hAnsi="Times New Roman" w:cs="Times New Roman"/>
          <w:color w:val="FF0000"/>
        </w:rPr>
      </w:pPr>
      <w:r w:rsidRPr="002F3EBB">
        <w:rPr>
          <w:rFonts w:ascii="Times New Roman" w:eastAsia="Times New Roman" w:hAnsi="Times New Roman" w:cs="Times New Roman"/>
          <w:i/>
          <w:iCs/>
          <w:color w:val="FF0000"/>
        </w:rPr>
        <w:t>“</w:t>
      </w:r>
      <w:r w:rsidRPr="002F3EBB">
        <w:rPr>
          <w:i/>
          <w:iCs/>
          <w:color w:val="FF0000"/>
        </w:rPr>
        <w:t>We place wake, behaving flies into recording tubes</w:t>
      </w:r>
      <w:r w:rsidRPr="002F3EBB">
        <w:rPr>
          <w:color w:val="FF0000"/>
        </w:rPr>
        <w:t xml:space="preserve">” </w:t>
      </w:r>
      <w:r w:rsidRPr="002F3EBB">
        <w:rPr>
          <w:rFonts w:ascii="Times New Roman" w:hAnsi="Times New Roman" w:cs="Times New Roman"/>
          <w:color w:val="FF0000"/>
        </w:rPr>
        <w:t xml:space="preserve">to now read </w:t>
      </w:r>
    </w:p>
    <w:p w14:paraId="6FFB0806" w14:textId="6F865B17" w:rsidR="00444FB4" w:rsidRPr="00444FB4" w:rsidRDefault="002F3EBB" w:rsidP="004825A9">
      <w:pPr>
        <w:rPr>
          <w:rFonts w:ascii="Times New Roman" w:eastAsia="Times New Roman" w:hAnsi="Times New Roman" w:cs="Times New Roman"/>
          <w:color w:val="FF0000"/>
        </w:rPr>
      </w:pPr>
      <w:r w:rsidRPr="002F3EBB">
        <w:rPr>
          <w:rFonts w:ascii="Times New Roman" w:hAnsi="Times New Roman" w:cs="Times New Roman"/>
          <w:color w:val="FF0000"/>
        </w:rPr>
        <w:t>“</w:t>
      </w:r>
      <w:r w:rsidRPr="002F3EBB">
        <w:rPr>
          <w:i/>
          <w:iCs/>
          <w:color w:val="FF0000"/>
        </w:rPr>
        <w:t>Individually place wake, behaving flies into 65mm long glass tubes for sleep recording</w:t>
      </w:r>
      <w:r w:rsidRPr="002F3EBB">
        <w:rPr>
          <w:color w:val="FF0000"/>
        </w:rPr>
        <w:t>”</w:t>
      </w:r>
      <w:r w:rsidR="004825A9" w:rsidRPr="002F3EBB">
        <w:rPr>
          <w:rFonts w:ascii="Times New Roman" w:eastAsia="Times New Roman" w:hAnsi="Times New Roman" w:cs="Times New Roman"/>
          <w:color w:val="FF0000"/>
        </w:rPr>
        <w:br/>
      </w:r>
      <w:r w:rsidR="00444FB4" w:rsidRPr="00444FB4">
        <w:rPr>
          <w:rFonts w:ascii="Times New Roman" w:eastAsia="Times New Roman" w:hAnsi="Times New Roman" w:cs="Times New Roman"/>
          <w:color w:val="FF0000"/>
        </w:rPr>
        <w:t>in lines 173-174, we have changed the text</w:t>
      </w:r>
    </w:p>
    <w:p w14:paraId="11CAE391" w14:textId="637E2971" w:rsidR="006B6FAF" w:rsidRPr="006B6FAF" w:rsidRDefault="00444FB4" w:rsidP="004825A9">
      <w:pPr>
        <w:rPr>
          <w:rFonts w:ascii="Times New Roman" w:eastAsia="Times New Roman" w:hAnsi="Times New Roman" w:cs="Times New Roman"/>
          <w:color w:val="FF0000"/>
        </w:rPr>
      </w:pPr>
      <w:r w:rsidRPr="00444FB4">
        <w:rPr>
          <w:rFonts w:ascii="Times New Roman" w:eastAsia="Times New Roman" w:hAnsi="Times New Roman" w:cs="Times New Roman"/>
          <w:color w:val="FF0000"/>
        </w:rPr>
        <w:t>“</w:t>
      </w:r>
      <w:r w:rsidRPr="00444FB4">
        <w:rPr>
          <w:i/>
          <w:iCs/>
          <w:color w:val="FF0000"/>
        </w:rPr>
        <w:t>We typically consider sleep as stable when the difference in sleep between baseline days is ± 100 min</w:t>
      </w:r>
      <w:r w:rsidRPr="00444FB4">
        <w:rPr>
          <w:color w:val="FF0000"/>
        </w:rPr>
        <w:t xml:space="preserve">.” </w:t>
      </w:r>
      <w:r w:rsidRPr="00444FB4">
        <w:rPr>
          <w:rFonts w:ascii="Times New Roman" w:hAnsi="Times New Roman" w:cs="Times New Roman"/>
          <w:color w:val="FF0000"/>
        </w:rPr>
        <w:t>to now read</w:t>
      </w:r>
      <w:r w:rsidRPr="00444FB4">
        <w:rPr>
          <w:rFonts w:ascii="Times New Roman" w:hAnsi="Times New Roman" w:cs="Times New Roman"/>
          <w:color w:val="FF0000"/>
        </w:rPr>
        <w:br/>
        <w:t>“</w:t>
      </w:r>
      <w:r w:rsidRPr="00444FB4">
        <w:rPr>
          <w:i/>
          <w:iCs/>
          <w:color w:val="FF0000"/>
        </w:rPr>
        <w:t>Sleep is stable when the difference in sleep between baseline days is ± 100 min.”</w:t>
      </w:r>
      <w:r>
        <w:rPr>
          <w:i/>
          <w:iCs/>
          <w:color w:val="FF0000"/>
        </w:rPr>
        <w:br/>
      </w:r>
      <w:r>
        <w:rPr>
          <w:rFonts w:ascii="Times New Roman" w:hAnsi="Times New Roman" w:cs="Times New Roman"/>
          <w:color w:val="FF0000"/>
        </w:rPr>
        <w:t>and in lines 186 we changed the text</w:t>
      </w:r>
      <w:r>
        <w:rPr>
          <w:rFonts w:ascii="Times New Roman" w:hAnsi="Times New Roman" w:cs="Times New Roman"/>
          <w:color w:val="FF0000"/>
        </w:rPr>
        <w:br/>
      </w:r>
      <w:r w:rsidRPr="00444FB4">
        <w:rPr>
          <w:color w:val="FF0000"/>
        </w:rPr>
        <w:lastRenderedPageBreak/>
        <w:t xml:space="preserve">“ </w:t>
      </w:r>
      <w:r w:rsidRPr="00444FB4">
        <w:rPr>
          <w:i/>
          <w:iCs/>
          <w:color w:val="FF0000"/>
        </w:rPr>
        <w:t>In our experience, it is critical that sleep deprivation is terminated</w:t>
      </w:r>
      <w:r w:rsidRPr="00444FB4">
        <w:rPr>
          <w:color w:val="FF0000"/>
        </w:rPr>
        <w:t xml:space="preserve">” </w:t>
      </w:r>
      <w:r w:rsidRPr="00444FB4">
        <w:rPr>
          <w:rFonts w:ascii="Times New Roman" w:hAnsi="Times New Roman" w:cs="Times New Roman"/>
          <w:color w:val="FF0000"/>
        </w:rPr>
        <w:t>to now read</w:t>
      </w:r>
      <w:r w:rsidRPr="00444FB4">
        <w:rPr>
          <w:rFonts w:ascii="Times New Roman" w:hAnsi="Times New Roman" w:cs="Times New Roman"/>
          <w:color w:val="FF0000"/>
        </w:rPr>
        <w:br/>
        <w:t>“</w:t>
      </w:r>
      <w:r w:rsidRPr="00444FB4">
        <w:rPr>
          <w:i/>
          <w:iCs/>
          <w:color w:val="FF0000"/>
        </w:rPr>
        <w:t>It is critical that sleep deprivation is terminated,”</w:t>
      </w:r>
      <w:r>
        <w:rPr>
          <w:i/>
          <w:iCs/>
          <w:color w:val="FF0000"/>
        </w:rPr>
        <w:br/>
      </w:r>
      <w:r w:rsidR="004825A9" w:rsidRPr="004825A9">
        <w:rPr>
          <w:rFonts w:ascii="Times New Roman" w:eastAsia="Times New Roman" w:hAnsi="Times New Roman" w:cs="Times New Roman"/>
        </w:rPr>
        <w:br/>
        <w:t>5.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r w:rsidR="004825A9">
        <w:rPr>
          <w:rFonts w:ascii="Times New Roman" w:eastAsia="Times New Roman" w:hAnsi="Times New Roman" w:cs="Times New Roman"/>
        </w:rPr>
        <w:br/>
      </w:r>
      <w:r w:rsidR="004825A9">
        <w:rPr>
          <w:rFonts w:ascii="Times New Roman" w:eastAsia="Times New Roman" w:hAnsi="Times New Roman" w:cs="Times New Roman"/>
        </w:rPr>
        <w:br/>
      </w:r>
      <w:r w:rsidR="004825A9" w:rsidRPr="004825A9">
        <w:rPr>
          <w:rFonts w:ascii="Times New Roman" w:eastAsia="Times New Roman" w:hAnsi="Times New Roman" w:cs="Times New Roman"/>
          <w:color w:val="FF0000"/>
        </w:rPr>
        <w:t>We have edited the text in the protocol section to ensure that it is written in the imperative tense.</w:t>
      </w:r>
      <w:r w:rsidR="002F3EBB">
        <w:rPr>
          <w:rFonts w:ascii="Times New Roman" w:eastAsia="Times New Roman" w:hAnsi="Times New Roman" w:cs="Times New Roman"/>
          <w:color w:val="FF0000"/>
        </w:rPr>
        <w:t xml:space="preserve"> For example, we have modified the text in lines </w:t>
      </w:r>
      <w:r w:rsidR="005749AA">
        <w:rPr>
          <w:rFonts w:ascii="Times New Roman" w:eastAsia="Times New Roman" w:hAnsi="Times New Roman" w:cs="Times New Roman"/>
          <w:color w:val="FF0000"/>
        </w:rPr>
        <w:t>139:</w:t>
      </w:r>
      <w:r w:rsidR="0005270E">
        <w:rPr>
          <w:rFonts w:ascii="Times New Roman" w:eastAsia="Times New Roman" w:hAnsi="Times New Roman" w:cs="Times New Roman"/>
          <w:color w:val="FF0000"/>
        </w:rPr>
        <w:br/>
        <w:t>“</w:t>
      </w:r>
      <w:r w:rsidR="0005270E" w:rsidRPr="0005270E">
        <w:rPr>
          <w:i/>
          <w:iCs/>
          <w:color w:val="FF0000"/>
        </w:rPr>
        <w:t xml:space="preserve">The end of the tube with food </w:t>
      </w:r>
      <w:r w:rsidR="0005270E" w:rsidRPr="0005270E">
        <w:rPr>
          <w:b/>
          <w:bCs/>
          <w:i/>
          <w:iCs/>
          <w:color w:val="FF0000"/>
        </w:rPr>
        <w:t>should be</w:t>
      </w:r>
      <w:r w:rsidR="0005270E" w:rsidRPr="0005270E">
        <w:rPr>
          <w:i/>
          <w:iCs/>
          <w:color w:val="FF0000"/>
        </w:rPr>
        <w:t xml:space="preserve"> at the top of the SNAP to ensure that flies do not get pushed into the food. In addition, the end with food </w:t>
      </w:r>
      <w:r w:rsidR="0005270E" w:rsidRPr="0005270E">
        <w:rPr>
          <w:b/>
          <w:bCs/>
          <w:i/>
          <w:iCs/>
          <w:color w:val="FF0000"/>
        </w:rPr>
        <w:t>should be</w:t>
      </w:r>
      <w:r w:rsidR="0005270E" w:rsidRPr="0005270E">
        <w:rPr>
          <w:i/>
          <w:iCs/>
          <w:color w:val="FF0000"/>
        </w:rPr>
        <w:t xml:space="preserve"> on the side of the monitor with the sleep recording jack. This will allow DAM monitors to be oriented correctly in the SNAP for efficient sleep deprivation while monitoring activity</w:t>
      </w:r>
      <w:r w:rsidR="0005270E">
        <w:t>”</w:t>
      </w:r>
      <w:r w:rsidR="0005270E">
        <w:br/>
      </w:r>
      <w:r w:rsidR="0005270E" w:rsidRPr="0005270E">
        <w:rPr>
          <w:rFonts w:ascii="Times New Roman" w:hAnsi="Times New Roman" w:cs="Times New Roman"/>
          <w:color w:val="FF0000"/>
        </w:rPr>
        <w:t>to now read</w:t>
      </w:r>
      <w:r w:rsidR="0005270E">
        <w:br/>
        <w:t>“</w:t>
      </w:r>
      <w:r w:rsidR="0005270E" w:rsidRPr="0005270E">
        <w:rPr>
          <w:i/>
          <w:iCs/>
          <w:color w:val="FF0000"/>
        </w:rPr>
        <w:t>In the correct orientation</w:t>
      </w:r>
      <w:r w:rsidR="0005270E" w:rsidRPr="00A45A8A">
        <w:rPr>
          <w:i/>
          <w:iCs/>
          <w:color w:val="FF0000"/>
        </w:rPr>
        <w:t xml:space="preserve">, the end of the tube with food </w:t>
      </w:r>
      <w:r w:rsidR="0005270E" w:rsidRPr="00A45A8A">
        <w:rPr>
          <w:b/>
          <w:bCs/>
          <w:i/>
          <w:iCs/>
          <w:color w:val="FF0000"/>
        </w:rPr>
        <w:t xml:space="preserve">is </w:t>
      </w:r>
      <w:r w:rsidR="0005270E" w:rsidRPr="00A45A8A">
        <w:rPr>
          <w:i/>
          <w:iCs/>
          <w:color w:val="FF0000"/>
        </w:rPr>
        <w:t xml:space="preserve">at the top of the SNAP to ensure that flies do not get pushed into the food. In addition, the end with food </w:t>
      </w:r>
      <w:r w:rsidR="0005270E" w:rsidRPr="00A45A8A">
        <w:rPr>
          <w:b/>
          <w:bCs/>
          <w:i/>
          <w:iCs/>
          <w:color w:val="FF0000"/>
        </w:rPr>
        <w:t>is</w:t>
      </w:r>
      <w:r w:rsidR="0005270E" w:rsidRPr="00A45A8A">
        <w:rPr>
          <w:i/>
          <w:iCs/>
          <w:color w:val="FF0000"/>
        </w:rPr>
        <w:t xml:space="preserve"> on the side of the monitor with the sleep recording jack</w:t>
      </w:r>
      <w:r w:rsidR="0005270E" w:rsidRPr="00A45A8A">
        <w:rPr>
          <w:color w:val="FF0000"/>
        </w:rPr>
        <w:t>”</w:t>
      </w:r>
      <w:r w:rsidR="0005270E">
        <w:br/>
      </w:r>
      <w:r w:rsidR="004825A9" w:rsidRPr="004825A9">
        <w:rPr>
          <w:rFonts w:ascii="Times New Roman" w:eastAsia="Times New Roman" w:hAnsi="Times New Roman" w:cs="Times New Roman"/>
        </w:rPr>
        <w:br/>
        <w:t xml:space="preserve">6.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rsidR="004825A9" w:rsidRPr="004825A9">
        <w:rPr>
          <w:rFonts w:ascii="Times New Roman" w:eastAsia="Times New Roman" w:hAnsi="Times New Roman" w:cs="Times New Roman"/>
        </w:rPr>
        <w:t>etc</w:t>
      </w:r>
      <w:proofErr w:type="spellEnd"/>
      <w:r w:rsidR="004825A9" w:rsidRPr="004825A9">
        <w:rPr>
          <w:rFonts w:ascii="Times New Roman" w:eastAsia="Times New Roman" w:hAnsi="Times New Roman" w:cs="Times New Roman"/>
        </w:rPr>
        <w:t>) to your protocol steps. There should be enough detail in each step to supplement the actions seen in the video so that viewers can easily replicate the protocol.</w:t>
      </w:r>
      <w:r w:rsidR="004825A9">
        <w:rPr>
          <w:rFonts w:ascii="Times New Roman" w:eastAsia="Times New Roman" w:hAnsi="Times New Roman" w:cs="Times New Roman"/>
        </w:rPr>
        <w:br/>
      </w:r>
      <w:r w:rsidR="004825A9">
        <w:rPr>
          <w:rFonts w:ascii="Times New Roman" w:eastAsia="Times New Roman" w:hAnsi="Times New Roman" w:cs="Times New Roman"/>
        </w:rPr>
        <w:br/>
      </w:r>
      <w:r w:rsidR="004825A9" w:rsidRPr="00886A3F">
        <w:rPr>
          <w:rFonts w:ascii="Times New Roman" w:eastAsia="Times New Roman" w:hAnsi="Times New Roman" w:cs="Times New Roman"/>
          <w:color w:val="FF0000"/>
        </w:rPr>
        <w:t xml:space="preserve">We have added more details </w:t>
      </w:r>
      <w:r w:rsidR="00886A3F" w:rsidRPr="00886A3F">
        <w:rPr>
          <w:rFonts w:ascii="Times New Roman" w:eastAsia="Times New Roman" w:hAnsi="Times New Roman" w:cs="Times New Roman"/>
          <w:color w:val="FF0000"/>
        </w:rPr>
        <w:t>particularly in the section on recording sleep (page 5) and on calculating sleep rebound (page 6)</w:t>
      </w:r>
      <w:r w:rsidR="003D34CF">
        <w:rPr>
          <w:rFonts w:ascii="Times New Roman" w:eastAsia="Times New Roman" w:hAnsi="Times New Roman" w:cs="Times New Roman"/>
          <w:color w:val="FF0000"/>
        </w:rPr>
        <w:t xml:space="preserve"> reproduced below:</w:t>
      </w:r>
      <w:r w:rsidR="0005270E">
        <w:rPr>
          <w:rFonts w:ascii="Times New Roman" w:eastAsia="Times New Roman" w:hAnsi="Times New Roman" w:cs="Times New Roman"/>
          <w:color w:val="FF0000"/>
        </w:rPr>
        <w:br/>
      </w:r>
      <w:r w:rsidR="0005270E">
        <w:rPr>
          <w:rFonts w:ascii="Times New Roman" w:eastAsia="Times New Roman" w:hAnsi="Times New Roman" w:cs="Times New Roman"/>
          <w:color w:val="FF0000"/>
        </w:rPr>
        <w:br/>
      </w:r>
      <w:r w:rsidR="0005270E">
        <w:rPr>
          <w:color w:val="FF0000"/>
        </w:rPr>
        <w:t xml:space="preserve">4. </w:t>
      </w:r>
      <w:r w:rsidR="0005270E" w:rsidRPr="0005270E">
        <w:rPr>
          <w:i/>
          <w:iCs/>
          <w:color w:val="FF0000"/>
        </w:rPr>
        <w:t xml:space="preserve">Save locomotor activity counts of flies in 1min. bins from the time of lights on </w:t>
      </w:r>
      <w:proofErr w:type="spellStart"/>
      <w:r w:rsidR="0005270E" w:rsidRPr="0005270E">
        <w:rPr>
          <w:i/>
          <w:iCs/>
          <w:color w:val="FF0000"/>
        </w:rPr>
        <w:t>on</w:t>
      </w:r>
      <w:proofErr w:type="spellEnd"/>
      <w:r w:rsidR="0005270E" w:rsidRPr="0005270E">
        <w:rPr>
          <w:i/>
          <w:iCs/>
          <w:color w:val="FF0000"/>
        </w:rPr>
        <w:t xml:space="preserve"> a given day to lights on the previous day using activity recording software e.g. from 8am to 8am</w:t>
      </w:r>
      <w:r w:rsidR="0005270E" w:rsidRPr="0005270E">
        <w:rPr>
          <w:i/>
          <w:iCs/>
          <w:color w:val="FF0000"/>
        </w:rPr>
        <w:br/>
      </w:r>
      <w:r w:rsidR="0005270E" w:rsidRPr="0005270E">
        <w:rPr>
          <w:i/>
          <w:iCs/>
          <w:color w:val="FF0000"/>
        </w:rPr>
        <w:br/>
        <w:t>5 Estimate sleep from the locomotor activity data with custom macros using 5 min of inactivity as the threshold for a bout of sleep</w:t>
      </w:r>
      <w:r w:rsidR="0005270E" w:rsidRPr="0005270E">
        <w:rPr>
          <w:i/>
          <w:iCs/>
          <w:color w:val="FF0000"/>
        </w:rPr>
        <w:fldChar w:fldCharType="begin">
          <w:fldData xml:space="preserve">PEVuZE5vdGU+PENpdGU+PEF1dGhvcj5TaGF3PC9BdXRob3I+PFllYXI+MjAwMjwvWWVhcj48UmVj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</w:fldData>
        </w:fldChar>
      </w:r>
      <w:r w:rsidR="0005270E" w:rsidRPr="0005270E">
        <w:rPr>
          <w:i/>
          <w:iCs/>
          <w:color w:val="FF0000"/>
        </w:rPr>
        <w:instrText xml:space="preserve"> ADDIN EN.CITE </w:instrText>
      </w:r>
      <w:r w:rsidR="0005270E" w:rsidRPr="0005270E">
        <w:rPr>
          <w:i/>
          <w:iCs/>
          <w:color w:val="FF0000"/>
        </w:rPr>
        <w:fldChar w:fldCharType="begin">
          <w:fldData xml:space="preserve">PEVuZE5vdGU+PENpdGU+PEF1dGhvcj5TaGF3PC9BdXRob3I+PFllYXI+MjAwMjwvWWVhcj48UmVj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</w:fldData>
        </w:fldChar>
      </w:r>
      <w:r w:rsidR="0005270E" w:rsidRPr="0005270E">
        <w:rPr>
          <w:i/>
          <w:iCs/>
          <w:color w:val="FF0000"/>
        </w:rPr>
        <w:instrText xml:space="preserve"> ADDIN EN.CITE.DATA </w:instrText>
      </w:r>
      <w:r w:rsidR="0005270E" w:rsidRPr="0005270E">
        <w:rPr>
          <w:i/>
          <w:iCs/>
          <w:color w:val="FF0000"/>
        </w:rPr>
      </w:r>
      <w:r w:rsidR="0005270E" w:rsidRPr="0005270E">
        <w:rPr>
          <w:i/>
          <w:iCs/>
          <w:color w:val="FF0000"/>
        </w:rPr>
        <w:fldChar w:fldCharType="end"/>
      </w:r>
      <w:r w:rsidR="0005270E" w:rsidRPr="0005270E">
        <w:rPr>
          <w:i/>
          <w:iCs/>
          <w:color w:val="FF0000"/>
        </w:rPr>
      </w:r>
      <w:r w:rsidR="0005270E" w:rsidRPr="0005270E">
        <w:rPr>
          <w:i/>
          <w:iCs/>
          <w:color w:val="FF0000"/>
        </w:rPr>
        <w:fldChar w:fldCharType="separate"/>
      </w:r>
      <w:r w:rsidR="0005270E" w:rsidRPr="0005270E">
        <w:rPr>
          <w:i/>
          <w:iCs/>
          <w:noProof/>
          <w:color w:val="FF0000"/>
          <w:vertAlign w:val="superscript"/>
        </w:rPr>
        <w:t>35</w:t>
      </w:r>
      <w:r w:rsidR="0005270E" w:rsidRPr="0005270E">
        <w:rPr>
          <w:i/>
          <w:iCs/>
          <w:color w:val="FF0000"/>
        </w:rPr>
        <w:fldChar w:fldCharType="end"/>
      </w:r>
      <w:r w:rsidR="0005270E" w:rsidRPr="0005270E">
        <w:rPr>
          <w:i/>
          <w:iCs/>
          <w:color w:val="FF0000"/>
        </w:rPr>
        <w:t>.</w:t>
      </w:r>
      <w:r w:rsidR="0005270E" w:rsidRPr="0005270E">
        <w:rPr>
          <w:i/>
          <w:iCs/>
          <w:color w:val="FF0000"/>
        </w:rPr>
        <w:br/>
        <w:t>NOTE: A number of sleep metrics are computed from the locomotor activity counts. These include sleep in min/hr over 24h, total sleep time in 24h, average and maximum daytime and nigh</w:t>
      </w:r>
      <w:r w:rsidR="006B1B60">
        <w:rPr>
          <w:i/>
          <w:iCs/>
          <w:color w:val="FF0000"/>
        </w:rPr>
        <w:t>t</w:t>
      </w:r>
      <w:r w:rsidR="0005270E" w:rsidRPr="0005270E">
        <w:rPr>
          <w:i/>
          <w:iCs/>
          <w:color w:val="FF0000"/>
        </w:rPr>
        <w:t>time sleep bout lengths</w:t>
      </w:r>
      <w:r w:rsidR="0005270E" w:rsidRPr="0005270E">
        <w:rPr>
          <w:i/>
          <w:iCs/>
          <w:color w:val="FF0000"/>
        </w:rPr>
        <w:fldChar w:fldCharType="begin"/>
      </w:r>
      <w:r w:rsidR="0005270E" w:rsidRPr="0005270E">
        <w:rPr>
          <w:i/>
          <w:iCs/>
          <w:color w:val="FF0000"/>
        </w:rPr>
        <w:instrText xml:space="preserve"> ADDIN EN.CITE &lt;EndNote&gt;&lt;Cite&gt;&lt;Author&gt;Andretic&lt;/Author&gt;&lt;Year&gt;2005&lt;/Year&gt;&lt;RecNum&gt;183&lt;/RecNum&gt;&lt;DisplayText&gt;&lt;style face="superscript"&gt;36&lt;/style&gt;&lt;/DisplayText&gt;&lt;record&gt;&lt;rec-number&gt;183&lt;/rec-number&gt;&lt;foreign-keys&gt;&lt;key app="EN" db-id="t5pd5exvoea5w2effx0xvpz22dffx2adds5p" timestamp="1568572905"&gt;183&lt;/key&gt;&lt;/foreign-keys&gt;&lt;ref-type name="Journal Article"&gt;17&lt;/ref-type&gt;&lt;contributors&gt;&lt;authors&gt;&lt;author&gt;Andretic, R.&lt;/author&gt;&lt;author&gt;Shaw, P. J.&lt;/author&gt;&lt;/authors&gt;&lt;/contributors&gt;&lt;auth-address&gt;The Neurosciences Institute, San Diego, California 92121, USA.&lt;/auth-address&gt;&lt;titles&gt;&lt;title&gt;&lt;style face="normal" font="default" size="100%"&gt;Essentials of sleep recordings in &lt;/style&gt;&lt;style face="italic" font="default" size="100%"&gt;Drosophila&lt;/style&gt;&lt;style face="normal" font="default" size="100%"&gt;: moving beyond sleep time&lt;/style&gt;&lt;/title&gt;&lt;secondary-title&gt;Methods Enzymol&lt;/secondary-title&gt;&lt;/titles&gt;&lt;periodical&gt;&lt;full-title&gt;Methods Enzymol&lt;/full-title&gt;&lt;/periodical&gt;&lt;pages&gt;759-72&lt;/pages&gt;&lt;volume&gt;393&lt;/volume&gt;&lt;keywords&gt;&lt;keyword&gt;Animals&lt;/keyword&gt;&lt;keyword&gt;Drosophila melanogaster/genetics/*physiology&lt;/keyword&gt;&lt;keyword&gt;Female&lt;/keyword&gt;&lt;keyword&gt;Male&lt;/keyword&gt;&lt;keyword&gt;Motor Activity&lt;/keyword&gt;&lt;keyword&gt;Sex Factors&lt;/keyword&gt;&lt;keyword&gt;*Sleep&lt;/keyword&gt;&lt;keyword&gt;Sleep Deprivation/physiopathology&lt;/keyword&gt;&lt;/keywords&gt;&lt;dates&gt;&lt;year&gt;2005&lt;/year&gt;&lt;/dates&gt;&lt;isbn&gt;1557-7988 (Electronic)&amp;#xD;0076-6879 (Linking)&lt;/isbn&gt;&lt;accession-num&gt;15817323&lt;/accession-num&gt;&lt;urls&gt;&lt;related-urls&gt;&lt;url&gt;http://www.ncbi.nlm.nih.gov/pubmed/15817323&lt;/url&gt;&lt;/related-urls&gt;&lt;/urls&gt;&lt;electronic-resource-num&gt;10.1016/S0076-6879(05)93040-1&lt;/electronic-resource-num&gt;&lt;/record&gt;&lt;/Cite&gt;&lt;/EndNote&gt;</w:instrText>
      </w:r>
      <w:r w:rsidR="0005270E" w:rsidRPr="0005270E">
        <w:rPr>
          <w:i/>
          <w:iCs/>
          <w:color w:val="FF0000"/>
        </w:rPr>
        <w:fldChar w:fldCharType="separate"/>
      </w:r>
      <w:r w:rsidR="0005270E" w:rsidRPr="0005270E">
        <w:rPr>
          <w:i/>
          <w:iCs/>
          <w:noProof/>
          <w:color w:val="FF0000"/>
          <w:vertAlign w:val="superscript"/>
        </w:rPr>
        <w:t>36</w:t>
      </w:r>
      <w:r w:rsidR="0005270E" w:rsidRPr="0005270E">
        <w:rPr>
          <w:i/>
          <w:iCs/>
          <w:color w:val="FF0000"/>
        </w:rPr>
        <w:fldChar w:fldCharType="end"/>
      </w:r>
      <w:r w:rsidR="0005270E">
        <w:rPr>
          <w:color w:val="FF0000"/>
        </w:rPr>
        <w:br/>
      </w:r>
      <w:r w:rsidR="0005270E">
        <w:rPr>
          <w:rFonts w:ascii="Times New Roman" w:eastAsia="Times New Roman" w:hAnsi="Times New Roman" w:cs="Times New Roman"/>
        </w:rPr>
        <w:br/>
      </w:r>
      <w:r w:rsidR="0005270E" w:rsidRPr="0005270E">
        <w:rPr>
          <w:rFonts w:ascii="Times New Roman" w:eastAsia="Times New Roman" w:hAnsi="Times New Roman" w:cs="Times New Roman"/>
          <w:color w:val="FF0000"/>
        </w:rPr>
        <w:t xml:space="preserve">6. </w:t>
      </w:r>
      <w:r w:rsidR="0005270E" w:rsidRPr="0005270E">
        <w:rPr>
          <w:i/>
          <w:iCs/>
          <w:color w:val="FF0000"/>
        </w:rPr>
        <w:t>Calculate the amount of sleep lost. For each individual fly, calculate the hourly difference between sleep obtained during sleep deprivation and the corresponding hour during baseline; sum the hourly differences to calculate total sleep lost</w:t>
      </w:r>
      <w:r w:rsidR="0005270E" w:rsidRPr="0005270E">
        <w:rPr>
          <w:i/>
          <w:iCs/>
          <w:color w:val="FF0000"/>
        </w:rPr>
        <w:br/>
      </w:r>
      <w:r w:rsidR="0005270E" w:rsidRPr="0005270E">
        <w:rPr>
          <w:i/>
          <w:iCs/>
          <w:color w:val="FF0000"/>
        </w:rPr>
        <w:br/>
        <w:t>7 Calculate the amount of sleep recovered. For each individual fly, calculate the hourly difference between sleep obtained during recovery and the corresponding hour during baseline; sum the hourly differences to calculate total sleep gained</w:t>
      </w:r>
      <w:r w:rsidR="0005270E">
        <w:rPr>
          <w:rFonts w:ascii="Times New Roman" w:eastAsia="Times New Roman" w:hAnsi="Times New Roman" w:cs="Times New Roman"/>
        </w:rPr>
        <w:br/>
      </w:r>
      <w:r w:rsidR="004825A9" w:rsidRPr="004825A9">
        <w:rPr>
          <w:rFonts w:ascii="Times New Roman" w:eastAsia="Times New Roman" w:hAnsi="Times New Roman" w:cs="Times New Roman"/>
        </w:rPr>
        <w:lastRenderedPageBreak/>
        <w:br/>
        <w:t>7. Line 116: What is an “appropriate number”?</w:t>
      </w:r>
      <w:r w:rsidR="00886A3F">
        <w:rPr>
          <w:rFonts w:ascii="Times New Roman" w:eastAsia="Times New Roman" w:hAnsi="Times New Roman" w:cs="Times New Roman"/>
        </w:rPr>
        <w:br/>
      </w:r>
      <w:r w:rsidR="00886A3F">
        <w:rPr>
          <w:rFonts w:ascii="Times New Roman" w:eastAsia="Times New Roman" w:hAnsi="Times New Roman" w:cs="Times New Roman"/>
        </w:rPr>
        <w:br/>
      </w:r>
      <w:r w:rsidR="00886A3F" w:rsidRPr="00886A3F">
        <w:rPr>
          <w:rFonts w:ascii="Times New Roman" w:eastAsia="Times New Roman" w:hAnsi="Times New Roman" w:cs="Times New Roman"/>
          <w:color w:val="FF0000"/>
        </w:rPr>
        <w:t xml:space="preserve">As we note (page 3) </w:t>
      </w:r>
      <w:proofErr w:type="gramStart"/>
      <w:r w:rsidR="00886A3F" w:rsidRPr="00886A3F">
        <w:rPr>
          <w:rFonts w:ascii="Times New Roman" w:eastAsia="Times New Roman" w:hAnsi="Times New Roman" w:cs="Times New Roman"/>
          <w:color w:val="FF0000"/>
        </w:rPr>
        <w:t>“ Typically</w:t>
      </w:r>
      <w:proofErr w:type="gramEnd"/>
      <w:r w:rsidR="00886A3F" w:rsidRPr="00886A3F">
        <w:rPr>
          <w:rFonts w:ascii="Times New Roman" w:eastAsia="Times New Roman" w:hAnsi="Times New Roman" w:cs="Times New Roman"/>
          <w:color w:val="FF0000"/>
        </w:rPr>
        <w:t xml:space="preserve">, genotypes are analyzed in groups of 16 or 32 flies” – the appropriate number of flies would vary based on the number of groups to be evaluated. </w:t>
      </w:r>
      <w:r w:rsidR="00886A3F">
        <w:rPr>
          <w:rFonts w:ascii="Times New Roman" w:eastAsia="Times New Roman" w:hAnsi="Times New Roman" w:cs="Times New Roman"/>
        </w:rPr>
        <w:br/>
      </w:r>
      <w:r w:rsidR="00886A3F">
        <w:rPr>
          <w:rFonts w:ascii="Times New Roman" w:eastAsia="Times New Roman" w:hAnsi="Times New Roman" w:cs="Times New Roman"/>
        </w:rPr>
        <w:br/>
      </w:r>
      <w:r w:rsidR="004825A9" w:rsidRPr="004825A9">
        <w:rPr>
          <w:rFonts w:ascii="Times New Roman" w:eastAsia="Times New Roman" w:hAnsi="Times New Roman" w:cs="Times New Roman"/>
        </w:rPr>
        <w:t>8. Please move the information about the WT strain used (line 200) to the beginning of the protocol where you discuss using mainly females for the study etc.</w:t>
      </w:r>
      <w:r w:rsidR="00886A3F">
        <w:rPr>
          <w:rFonts w:ascii="Times New Roman" w:eastAsia="Times New Roman" w:hAnsi="Times New Roman" w:cs="Times New Roman"/>
        </w:rPr>
        <w:br/>
      </w:r>
      <w:r w:rsidR="00886A3F">
        <w:rPr>
          <w:rFonts w:ascii="Times New Roman" w:eastAsia="Times New Roman" w:hAnsi="Times New Roman" w:cs="Times New Roman"/>
        </w:rPr>
        <w:br/>
      </w:r>
      <w:r w:rsidR="00886A3F" w:rsidRPr="006B6FAF">
        <w:rPr>
          <w:rFonts w:ascii="Times New Roman" w:eastAsia="Times New Roman" w:hAnsi="Times New Roman" w:cs="Times New Roman"/>
          <w:color w:val="FF0000"/>
        </w:rPr>
        <w:t xml:space="preserve">We used </w:t>
      </w:r>
      <w:proofErr w:type="spellStart"/>
      <w:r w:rsidR="00886A3F" w:rsidRPr="006B6FAF">
        <w:rPr>
          <w:rFonts w:ascii="Times New Roman" w:eastAsia="Times New Roman" w:hAnsi="Times New Roman" w:cs="Times New Roman"/>
          <w:color w:val="FF0000"/>
        </w:rPr>
        <w:t>CantonS</w:t>
      </w:r>
      <w:proofErr w:type="spellEnd"/>
      <w:r w:rsidR="00886A3F" w:rsidRPr="006B6FAF">
        <w:rPr>
          <w:rFonts w:ascii="Times New Roman" w:eastAsia="Times New Roman" w:hAnsi="Times New Roman" w:cs="Times New Roman"/>
          <w:color w:val="FF0000"/>
        </w:rPr>
        <w:t xml:space="preserve"> </w:t>
      </w:r>
      <w:r w:rsidR="006B6FAF" w:rsidRPr="006B6FAF">
        <w:rPr>
          <w:rFonts w:ascii="Times New Roman" w:eastAsia="Times New Roman" w:hAnsi="Times New Roman" w:cs="Times New Roman"/>
          <w:color w:val="FF0000"/>
        </w:rPr>
        <w:t xml:space="preserve">wild-type </w:t>
      </w:r>
      <w:r w:rsidR="00886A3F" w:rsidRPr="006B6FAF">
        <w:rPr>
          <w:rFonts w:ascii="Times New Roman" w:eastAsia="Times New Roman" w:hAnsi="Times New Roman" w:cs="Times New Roman"/>
          <w:color w:val="FF0000"/>
        </w:rPr>
        <w:t xml:space="preserve">flies in the experiment used to generate representative results. However, the protocol will work for any genotype, </w:t>
      </w:r>
      <w:r w:rsidR="006B6FAF" w:rsidRPr="006B6FAF">
        <w:rPr>
          <w:rFonts w:ascii="Times New Roman" w:eastAsia="Times New Roman" w:hAnsi="Times New Roman" w:cs="Times New Roman"/>
          <w:color w:val="FF0000"/>
        </w:rPr>
        <w:t>and thus we don’t think it is appropriate to include reference to a specific strain on flies in the protocol.</w:t>
      </w:r>
    </w:p>
    <w:p w14:paraId="30F147C3" w14:textId="2BC7255C" w:rsidR="004938AC" w:rsidRPr="004938AC" w:rsidRDefault="004825A9" w:rsidP="004825A9">
      <w:pPr>
        <w:rPr>
          <w:rFonts w:ascii="Times New Roman" w:eastAsia="Times New Roman" w:hAnsi="Times New Roman" w:cs="Times New Roman"/>
          <w:color w:val="FF0000"/>
        </w:rPr>
      </w:pPr>
      <w:r w:rsidRPr="004825A9">
        <w:rPr>
          <w:rFonts w:ascii="Times New Roman" w:eastAsia="Times New Roman" w:hAnsi="Times New Roman" w:cs="Times New Roman"/>
        </w:rPr>
        <w:br/>
        <w:t>9. Please include a one line space between each protocol step and then highlight up to 3 pages of protocol text for inclusion in the protocol section of the video.</w:t>
      </w:r>
      <w:r w:rsidR="006B6FAF">
        <w:rPr>
          <w:rFonts w:ascii="Times New Roman" w:eastAsia="Times New Roman" w:hAnsi="Times New Roman" w:cs="Times New Roman"/>
        </w:rPr>
        <w:br/>
      </w:r>
      <w:r w:rsidR="006B6FAF">
        <w:rPr>
          <w:rFonts w:ascii="Times New Roman" w:eastAsia="Times New Roman" w:hAnsi="Times New Roman" w:cs="Times New Roman"/>
        </w:rPr>
        <w:br/>
      </w:r>
      <w:r w:rsidR="004938AC">
        <w:rPr>
          <w:rFonts w:ascii="Times New Roman" w:eastAsia="Times New Roman" w:hAnsi="Times New Roman" w:cs="Times New Roman"/>
          <w:color w:val="FF0000"/>
        </w:rPr>
        <w:t>Each</w:t>
      </w:r>
      <w:r w:rsidR="006B6FAF" w:rsidRPr="006B6FAF">
        <w:rPr>
          <w:rFonts w:ascii="Times New Roman" w:eastAsia="Times New Roman" w:hAnsi="Times New Roman" w:cs="Times New Roman"/>
          <w:color w:val="FF0000"/>
        </w:rPr>
        <w:t xml:space="preserve"> protocol step </w:t>
      </w:r>
      <w:r w:rsidR="004938AC">
        <w:rPr>
          <w:rFonts w:ascii="Times New Roman" w:eastAsia="Times New Roman" w:hAnsi="Times New Roman" w:cs="Times New Roman"/>
          <w:color w:val="FF0000"/>
        </w:rPr>
        <w:t xml:space="preserve">is separated by one line space </w:t>
      </w:r>
      <w:r w:rsidR="006B6FAF" w:rsidRPr="006B6FAF">
        <w:rPr>
          <w:rFonts w:ascii="Times New Roman" w:eastAsia="Times New Roman" w:hAnsi="Times New Roman" w:cs="Times New Roman"/>
          <w:color w:val="FF0000"/>
        </w:rPr>
        <w:t>as suggested</w:t>
      </w:r>
      <w:r w:rsidR="006B6FAF">
        <w:rPr>
          <w:rFonts w:ascii="Times New Roman" w:eastAsia="Times New Roman" w:hAnsi="Times New Roman" w:cs="Times New Roman"/>
        </w:rPr>
        <w:t xml:space="preserve">. </w:t>
      </w:r>
      <w:r w:rsidR="006B6FAF" w:rsidRPr="006B6FAF">
        <w:rPr>
          <w:rFonts w:ascii="Times New Roman" w:eastAsia="Times New Roman" w:hAnsi="Times New Roman" w:cs="Times New Roman"/>
          <w:color w:val="FF0000"/>
        </w:rPr>
        <w:t>The protocol section is 3 pages in length.</w:t>
      </w:r>
      <w:r w:rsidR="006B6FAF" w:rsidRPr="006B6FAF">
        <w:rPr>
          <w:rFonts w:ascii="Times New Roman" w:eastAsia="Times New Roman" w:hAnsi="Times New Roman" w:cs="Times New Roman"/>
          <w:color w:val="FF0000"/>
        </w:rPr>
        <w:br/>
      </w:r>
      <w:r w:rsidRPr="004825A9">
        <w:rPr>
          <w:rFonts w:ascii="Times New Roman" w:eastAsia="Times New Roman" w:hAnsi="Times New Roman" w:cs="Times New Roman"/>
        </w:rPr>
        <w:br/>
        <w:t>10. As we are a methods journal, please add limitations of the technique to the Discussion.</w:t>
      </w:r>
      <w:r w:rsidR="006B6FAF">
        <w:rPr>
          <w:rFonts w:ascii="Times New Roman" w:eastAsia="Times New Roman" w:hAnsi="Times New Roman" w:cs="Times New Roman"/>
        </w:rPr>
        <w:br/>
      </w:r>
      <w:r w:rsidR="006B6FAF">
        <w:rPr>
          <w:rFonts w:ascii="Times New Roman" w:eastAsia="Times New Roman" w:hAnsi="Times New Roman" w:cs="Times New Roman"/>
        </w:rPr>
        <w:br/>
      </w:r>
      <w:r w:rsidR="005749AA">
        <w:rPr>
          <w:rFonts w:ascii="Times New Roman" w:eastAsia="Times New Roman" w:hAnsi="Times New Roman" w:cs="Times New Roman"/>
          <w:color w:val="FF0000"/>
        </w:rPr>
        <w:t>In the original submission, we had</w:t>
      </w:r>
      <w:r w:rsidR="006B6FAF" w:rsidRPr="004938AC">
        <w:rPr>
          <w:rFonts w:ascii="Times New Roman" w:eastAsia="Times New Roman" w:hAnsi="Times New Roman" w:cs="Times New Roman"/>
          <w:color w:val="FF0000"/>
        </w:rPr>
        <w:t xml:space="preserve"> included a small paragraph in the Discussion section</w:t>
      </w:r>
      <w:r w:rsidR="004938AC" w:rsidRPr="004938AC">
        <w:rPr>
          <w:rFonts w:ascii="Times New Roman" w:eastAsia="Times New Roman" w:hAnsi="Times New Roman" w:cs="Times New Roman"/>
          <w:color w:val="FF0000"/>
        </w:rPr>
        <w:t xml:space="preserve"> (Page 9)</w:t>
      </w:r>
      <w:r w:rsidR="006B6FAF" w:rsidRPr="004938AC">
        <w:rPr>
          <w:rFonts w:ascii="Times New Roman" w:eastAsia="Times New Roman" w:hAnsi="Times New Roman" w:cs="Times New Roman"/>
          <w:color w:val="FF0000"/>
        </w:rPr>
        <w:t xml:space="preserve">, where </w:t>
      </w:r>
      <w:r w:rsidR="004938AC" w:rsidRPr="004938AC">
        <w:rPr>
          <w:rFonts w:ascii="Times New Roman" w:eastAsia="Times New Roman" w:hAnsi="Times New Roman" w:cs="Times New Roman"/>
          <w:color w:val="FF0000"/>
        </w:rPr>
        <w:t xml:space="preserve">we discuss </w:t>
      </w:r>
      <w:r w:rsidR="005749AA">
        <w:rPr>
          <w:rFonts w:ascii="Times New Roman" w:eastAsia="Times New Roman" w:hAnsi="Times New Roman" w:cs="Times New Roman"/>
          <w:color w:val="FF0000"/>
        </w:rPr>
        <w:t>caveats</w:t>
      </w:r>
      <w:r w:rsidR="004938AC" w:rsidRPr="004938AC">
        <w:rPr>
          <w:rFonts w:ascii="Times New Roman" w:eastAsia="Times New Roman" w:hAnsi="Times New Roman" w:cs="Times New Roman"/>
          <w:color w:val="FF0000"/>
        </w:rPr>
        <w:t xml:space="preserve"> of the technique</w:t>
      </w:r>
      <w:r w:rsidR="005749AA">
        <w:rPr>
          <w:rFonts w:ascii="Times New Roman" w:eastAsia="Times New Roman" w:hAnsi="Times New Roman" w:cs="Times New Roman"/>
          <w:color w:val="FF0000"/>
        </w:rPr>
        <w:t xml:space="preserve"> which we reproduce below</w:t>
      </w:r>
      <w:r w:rsidR="004938AC" w:rsidRPr="004938AC">
        <w:rPr>
          <w:rFonts w:ascii="Times New Roman" w:eastAsia="Times New Roman" w:hAnsi="Times New Roman" w:cs="Times New Roman"/>
          <w:color w:val="FF0000"/>
        </w:rPr>
        <w:t>.</w:t>
      </w:r>
      <w:r w:rsidR="005749AA">
        <w:rPr>
          <w:rFonts w:ascii="Times New Roman" w:eastAsia="Times New Roman" w:hAnsi="Times New Roman" w:cs="Times New Roman"/>
          <w:color w:val="FF0000"/>
        </w:rPr>
        <w:br/>
      </w:r>
      <w:r w:rsidR="005749AA">
        <w:rPr>
          <w:rFonts w:ascii="Times New Roman" w:eastAsia="Times New Roman" w:hAnsi="Times New Roman" w:cs="Times New Roman"/>
          <w:color w:val="FF0000"/>
        </w:rPr>
        <w:br/>
      </w:r>
      <w:r w:rsidR="005749AA" w:rsidRPr="005749AA">
        <w:rPr>
          <w:i/>
          <w:iCs/>
          <w:color w:val="FF0000"/>
        </w:rPr>
        <w:t>It is important to note that depriving flies of sleep during the day does not consistently increase sleep drive</w:t>
      </w:r>
      <w:r w:rsidR="005749AA" w:rsidRPr="005749AA">
        <w:rPr>
          <w:i/>
          <w:iCs/>
          <w:color w:val="FF0000"/>
        </w:rPr>
        <w:fldChar w:fldCharType="begin">
          <w:fldData xml:space="preserve">PEVuZE5vdGU+PENpdGU+PEF1dGhvcj5TaGF3PC9BdXRob3I+PFllYXI+MjAwMDwvWWVhcj48UmVj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</w:fldData>
        </w:fldChar>
      </w:r>
      <w:r w:rsidR="005749AA" w:rsidRPr="005749AA">
        <w:rPr>
          <w:i/>
          <w:iCs/>
          <w:color w:val="FF0000"/>
        </w:rPr>
        <w:instrText xml:space="preserve"> ADDIN EN.CITE </w:instrText>
      </w:r>
      <w:r w:rsidR="005749AA" w:rsidRPr="005749AA">
        <w:rPr>
          <w:i/>
          <w:iCs/>
          <w:color w:val="FF0000"/>
        </w:rPr>
        <w:fldChar w:fldCharType="begin">
          <w:fldData xml:space="preserve">PEVuZE5vdGU+PENpdGU+PEF1dGhvcj5TaGF3PC9BdXRob3I+PFllYXI+MjAwMDwvWWVhcj48UmVj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</w:fldData>
        </w:fldChar>
      </w:r>
      <w:r w:rsidR="005749AA" w:rsidRPr="005749AA">
        <w:rPr>
          <w:i/>
          <w:iCs/>
          <w:color w:val="FF0000"/>
        </w:rPr>
        <w:instrText xml:space="preserve"> ADDIN EN.CITE.DATA </w:instrText>
      </w:r>
      <w:r w:rsidR="005749AA" w:rsidRPr="005749AA">
        <w:rPr>
          <w:i/>
          <w:iCs/>
          <w:color w:val="FF0000"/>
        </w:rPr>
      </w:r>
      <w:r w:rsidR="005749AA" w:rsidRPr="005749AA">
        <w:rPr>
          <w:i/>
          <w:iCs/>
          <w:color w:val="FF0000"/>
        </w:rPr>
        <w:fldChar w:fldCharType="end"/>
      </w:r>
      <w:r w:rsidR="005749AA" w:rsidRPr="005749AA">
        <w:rPr>
          <w:i/>
          <w:iCs/>
          <w:color w:val="FF0000"/>
        </w:rPr>
      </w:r>
      <w:r w:rsidR="005749AA" w:rsidRPr="005749AA">
        <w:rPr>
          <w:i/>
          <w:iCs/>
          <w:color w:val="FF0000"/>
        </w:rPr>
        <w:fldChar w:fldCharType="separate"/>
      </w:r>
      <w:r w:rsidR="005749AA" w:rsidRPr="005749AA">
        <w:rPr>
          <w:i/>
          <w:iCs/>
          <w:noProof/>
          <w:color w:val="FF0000"/>
          <w:vertAlign w:val="superscript"/>
        </w:rPr>
        <w:t>4</w:t>
      </w:r>
      <w:r w:rsidR="005749AA" w:rsidRPr="005749AA">
        <w:rPr>
          <w:i/>
          <w:iCs/>
          <w:color w:val="FF0000"/>
        </w:rPr>
        <w:fldChar w:fldCharType="end"/>
      </w:r>
      <w:r w:rsidR="005749AA" w:rsidRPr="005749AA">
        <w:rPr>
          <w:i/>
          <w:iCs/>
          <w:color w:val="FF0000"/>
        </w:rPr>
        <w:t>. Hence, starting a 24 h sleep deprivation protocol at lights-on and continuing until the next day would not additionally enhance recovery sleep compared to a 12 h sleep deprivation protocol beginning at lights-off. In fact, the calculated sleep rebound may be lower since it will include non-</w:t>
      </w:r>
      <w:proofErr w:type="spellStart"/>
      <w:r w:rsidR="005749AA" w:rsidRPr="005749AA">
        <w:rPr>
          <w:i/>
          <w:iCs/>
          <w:color w:val="FF0000"/>
        </w:rPr>
        <w:t>homeostatically</w:t>
      </w:r>
      <w:proofErr w:type="spellEnd"/>
      <w:r w:rsidR="005749AA" w:rsidRPr="005749AA">
        <w:rPr>
          <w:i/>
          <w:iCs/>
          <w:color w:val="FF0000"/>
        </w:rPr>
        <w:t xml:space="preserve"> regulated daytime sleep in addition to nighttime sleep. The observation that daytime sleep deprivation does not induce a homeostatic rebound can however be used to control for potential confounding effects of the method of sleep deprivation. Thus, flies sleep deprived overnight in the SNAP are compared to flies that receive a comparable stimulus in the daytime</w:t>
      </w:r>
      <w:r w:rsidR="005749AA" w:rsidRPr="005749AA">
        <w:rPr>
          <w:i/>
          <w:iCs/>
          <w:color w:val="FF0000"/>
        </w:rPr>
        <w:fldChar w:fldCharType="begin"/>
      </w:r>
      <w:r w:rsidR="005749AA" w:rsidRPr="005749AA">
        <w:rPr>
          <w:i/>
          <w:iCs/>
          <w:color w:val="FF0000"/>
        </w:rPr>
        <w:instrText xml:space="preserve"> ADDIN EN.CITE &lt;EndNote&gt;&lt;Cite&gt;&lt;Author&gt;Seugnet&lt;/Author&gt;&lt;Year&gt;2008&lt;/Year&gt;&lt;RecNum&gt;66&lt;/RecNum&gt;&lt;DisplayText&gt;&lt;style face="superscript"&gt;7&lt;/style&gt;&lt;/DisplayText&gt;&lt;record&gt;&lt;rec-number&gt;66&lt;/rec-number&gt;&lt;foreign-keys&gt;&lt;key app="EN" db-id="t5pd5exvoea5w2effx0xvpz22dffx2adds5p" timestamp="1555114938"&gt;66&lt;/key&gt;&lt;/foreign-keys&gt;&lt;ref-type name="Journal Article"&gt;17&lt;/ref-type&gt;&lt;contributors&gt;&lt;authors&gt;&lt;author&gt;Seugnet, L.&lt;/author&gt;&lt;author&gt;Suzuki, Y.&lt;/author&gt;&lt;author&gt;Vine, L.&lt;/author&gt;&lt;author&gt;Gottschalk, L.&lt;/author&gt;&lt;author&gt;Shaw, P. J.&lt;/author&gt;&lt;/authors&gt;&lt;/contributors&gt;&lt;auth-address&gt;Anatomy and Neurobiology, Washington University School of Medicine, St. Louis, Missouri 63110, USA.&lt;/auth-address&gt;&lt;titles&gt;&lt;title&gt;&lt;style face="normal" font="default" size="100%"&gt;D1 receptor activation in the mushroom bodies rescues sleep-loss-induced learning impairments in &lt;/style&gt;&lt;style face="italic" font="default" size="100%"&gt;Drosophila&lt;/style&gt;&lt;/title&gt;&lt;secondary-title&gt;Current Biology&lt;/secondary-title&gt;&lt;/titles&gt;&lt;periodical&gt;&lt;full-title&gt;Current Biology&lt;/full-title&gt;&lt;/periodical&gt;&lt;pages&gt;1110-7&lt;/pages&gt;&lt;volume&gt;18&lt;/volume&gt;&lt;number&gt;15&lt;/number&gt;&lt;edition&gt;2008/08/05&lt;/edition&gt;&lt;keywords&gt;&lt;keyword&gt;Animals&lt;/keyword&gt;&lt;keyword&gt;Drosophila/genetics/metabolism/*physiology&lt;/keyword&gt;&lt;keyword&gt;Drosophila Proteins/metabolism/*physiology&lt;/keyword&gt;&lt;keyword&gt;Learning/*physiology&lt;/keyword&gt;&lt;keyword&gt;Mushroom Bodies/metabolism/*physiology&lt;/keyword&gt;&lt;keyword&gt;Receptors, Dopamine D1/metabolism/*physiology&lt;/keyword&gt;&lt;keyword&gt;Signal Transduction&lt;/keyword&gt;&lt;keyword&gt;*Sleep Deprivation&lt;/keyword&gt;&lt;/keywords&gt;&lt;dates&gt;&lt;year&gt;2008&lt;/year&gt;&lt;pub-dates&gt;&lt;date&gt;Aug 5&lt;/date&gt;&lt;/pub-dates&gt;&lt;/dates&gt;&lt;isbn&gt;0960-9822 (Print)&amp;#xD;0960-9822 (Linking)&lt;/isbn&gt;&lt;accession-num&gt;18674913&lt;/accession-num&gt;&lt;urls&gt;&lt;related-urls&gt;&lt;url&gt;https://www.ncbi.nlm.nih.gov/pubmed/18674913&lt;/url&gt;&lt;/related-urls&gt;&lt;/urls&gt;&lt;custom2&gt;PMC2603029&lt;/custom2&gt;&lt;electronic-resource-num&gt;10.1016/j.cub.2008.07.028&lt;/electronic-resource-num&gt;&lt;/record&gt;&lt;/Cite&gt;&lt;/EndNote&gt;</w:instrText>
      </w:r>
      <w:r w:rsidR="005749AA" w:rsidRPr="005749AA">
        <w:rPr>
          <w:i/>
          <w:iCs/>
          <w:color w:val="FF0000"/>
        </w:rPr>
        <w:fldChar w:fldCharType="separate"/>
      </w:r>
      <w:r w:rsidR="005749AA" w:rsidRPr="005749AA">
        <w:rPr>
          <w:i/>
          <w:iCs/>
          <w:noProof/>
          <w:color w:val="FF0000"/>
          <w:vertAlign w:val="superscript"/>
        </w:rPr>
        <w:t>7</w:t>
      </w:r>
      <w:r w:rsidR="005749AA" w:rsidRPr="005749AA">
        <w:rPr>
          <w:i/>
          <w:iCs/>
          <w:color w:val="FF0000"/>
        </w:rPr>
        <w:fldChar w:fldCharType="end"/>
      </w:r>
    </w:p>
    <w:p w14:paraId="004FB1E4" w14:textId="77777777" w:rsidR="00444FB4" w:rsidRDefault="00444FB4" w:rsidP="00444FB4">
      <w:pPr>
        <w:rPr>
          <w:rFonts w:ascii="Times New Roman" w:eastAsia="Times New Roman" w:hAnsi="Times New Roman" w:cs="Times New Roman"/>
        </w:rPr>
      </w:pPr>
    </w:p>
    <w:p w14:paraId="4EC3BEE5" w14:textId="1C6EB2DD" w:rsidR="00460310" w:rsidRPr="00444FB4" w:rsidRDefault="004825A9" w:rsidP="00444FB4">
      <w:pPr>
        <w:rPr>
          <w:i/>
          <w:iCs/>
          <w:color w:val="FF0000"/>
        </w:rPr>
      </w:pPr>
      <w:r w:rsidRPr="004825A9">
        <w:rPr>
          <w:rFonts w:ascii="Times New Roman" w:eastAsia="Times New Roman" w:hAnsi="Times New Roman" w:cs="Times New Roman"/>
        </w:rPr>
        <w:t>11. Please do not abbreviate journal names in the reference list.</w:t>
      </w:r>
      <w:r w:rsidR="004938AC">
        <w:rPr>
          <w:rFonts w:ascii="Times New Roman" w:eastAsia="Times New Roman" w:hAnsi="Times New Roman" w:cs="Times New Roman"/>
        </w:rPr>
        <w:br/>
      </w:r>
      <w:r w:rsidR="004938AC">
        <w:rPr>
          <w:rFonts w:ascii="Times New Roman" w:eastAsia="Times New Roman" w:hAnsi="Times New Roman" w:cs="Times New Roman"/>
        </w:rPr>
        <w:br/>
      </w:r>
      <w:r w:rsidR="004938AC" w:rsidRPr="00650233">
        <w:rPr>
          <w:rFonts w:ascii="Times New Roman" w:eastAsia="Times New Roman" w:hAnsi="Times New Roman" w:cs="Times New Roman"/>
          <w:color w:val="FF0000"/>
        </w:rPr>
        <w:t>Jo</w:t>
      </w:r>
      <w:r w:rsidR="00650233" w:rsidRPr="00650233">
        <w:rPr>
          <w:rFonts w:ascii="Times New Roman" w:eastAsia="Times New Roman" w:hAnsi="Times New Roman" w:cs="Times New Roman"/>
          <w:color w:val="FF0000"/>
        </w:rPr>
        <w:t>urnal names have been expanded in the reference list</w:t>
      </w:r>
      <w:r w:rsidR="00650233">
        <w:rPr>
          <w:rFonts w:ascii="Times New Roman" w:eastAsia="Times New Roman" w:hAnsi="Times New Roman" w:cs="Times New Roman"/>
        </w:rPr>
        <w:t>.</w:t>
      </w:r>
      <w:r w:rsidR="00650233">
        <w:rPr>
          <w:rFonts w:ascii="Times New Roman" w:eastAsia="Times New Roman" w:hAnsi="Times New Roman" w:cs="Times New Roman"/>
        </w:rPr>
        <w:br/>
      </w:r>
      <w:r w:rsidRPr="004825A9">
        <w:rPr>
          <w:rFonts w:ascii="Times New Roman" w:eastAsia="Times New Roman" w:hAnsi="Times New Roman" w:cs="Times New Roman"/>
        </w:rPr>
        <w:br/>
        <w:t>12. Please sort the Materials Table alphabetically by the name of the material.</w:t>
      </w:r>
      <w:r w:rsidRPr="004825A9">
        <w:rPr>
          <w:rFonts w:ascii="Times New Roman" w:eastAsia="Times New Roman" w:hAnsi="Times New Roman" w:cs="Times New Roman"/>
        </w:rPr>
        <w:br/>
      </w:r>
      <w:r w:rsidRPr="004825A9">
        <w:rPr>
          <w:rFonts w:ascii="Times New Roman" w:eastAsia="Times New Roman" w:hAnsi="Times New Roman" w:cs="Times New Roman"/>
        </w:rPr>
        <w:br/>
      </w:r>
      <w:r w:rsidR="00484D95" w:rsidRPr="00484D95">
        <w:rPr>
          <w:rFonts w:ascii="Times New Roman" w:eastAsia="Times New Roman" w:hAnsi="Times New Roman" w:cs="Times New Roman"/>
          <w:color w:val="FF0000"/>
        </w:rPr>
        <w:t>The Materials Table is sorted alphabetically by name of material</w:t>
      </w:r>
      <w:r w:rsidRPr="004825A9">
        <w:rPr>
          <w:rFonts w:ascii="Times New Roman" w:eastAsia="Times New Roman" w:hAnsi="Times New Roman" w:cs="Times New Roman"/>
        </w:rPr>
        <w:br/>
        <w:t>____________________________________</w:t>
      </w:r>
      <w:r w:rsidRPr="004825A9">
        <w:rPr>
          <w:rFonts w:ascii="Times New Roman" w:eastAsia="Times New Roman" w:hAnsi="Times New Roman" w:cs="Times New Roman"/>
        </w:rPr>
        <w:br/>
      </w:r>
      <w:r w:rsidRPr="004825A9">
        <w:rPr>
          <w:rFonts w:ascii="Times New Roman" w:eastAsia="Times New Roman" w:hAnsi="Times New Roman" w:cs="Times New Roman"/>
          <w:b/>
          <w:bCs/>
          <w:color w:val="0000FF"/>
          <w:u w:val="single"/>
        </w:rPr>
        <w:t>Reviewers' comments:</w:t>
      </w:r>
      <w:r w:rsidRPr="004825A9">
        <w:rPr>
          <w:rFonts w:ascii="Times New Roman" w:eastAsia="Times New Roman" w:hAnsi="Times New Roman" w:cs="Times New Roman"/>
        </w:rPr>
        <w:br/>
      </w:r>
      <w:r w:rsidRPr="004825A9">
        <w:rPr>
          <w:rFonts w:ascii="Times New Roman" w:eastAsia="Times New Roman" w:hAnsi="Times New Roman" w:cs="Times New Roman"/>
          <w:b/>
          <w:bCs/>
        </w:rPr>
        <w:t xml:space="preserve">Reviewer #1: </w:t>
      </w:r>
      <w:r w:rsidRPr="004825A9">
        <w:rPr>
          <w:rFonts w:ascii="Times New Roman" w:eastAsia="Times New Roman" w:hAnsi="Times New Roman" w:cs="Times New Roman"/>
        </w:rPr>
        <w:br/>
        <w:t>Manuscript Summary:</w:t>
      </w:r>
      <w:r w:rsidRPr="004825A9">
        <w:rPr>
          <w:rFonts w:ascii="Times New Roman" w:eastAsia="Times New Roman" w:hAnsi="Times New Roman" w:cs="Times New Roman"/>
        </w:rPr>
        <w:br/>
        <w:t>This manuscript by Melnattur and colleagues on the sleep nullifying apparatus provides a very useful resource for properly performing sleep deprivation experiments in flies. As one key criterium of sleep, homeostatic rebound sleep is an important tool to understand underlying mechanisms of sleep regulation.</w:t>
      </w:r>
      <w:r w:rsidRPr="004825A9">
        <w:rPr>
          <w:rFonts w:ascii="Times New Roman" w:eastAsia="Times New Roman" w:hAnsi="Times New Roman" w:cs="Times New Roman"/>
        </w:rPr>
        <w:br/>
      </w:r>
      <w:r w:rsidRPr="004825A9">
        <w:rPr>
          <w:rFonts w:ascii="Times New Roman" w:eastAsia="Times New Roman" w:hAnsi="Times New Roman" w:cs="Times New Roman"/>
        </w:rPr>
        <w:br/>
      </w:r>
      <w:r w:rsidRPr="004825A9">
        <w:rPr>
          <w:rFonts w:ascii="Times New Roman" w:eastAsia="Times New Roman" w:hAnsi="Times New Roman" w:cs="Times New Roman"/>
        </w:rPr>
        <w:lastRenderedPageBreak/>
        <w:t>Minor Concerns:</w:t>
      </w:r>
      <w:r w:rsidRPr="004825A9">
        <w:rPr>
          <w:rFonts w:ascii="Times New Roman" w:eastAsia="Times New Roman" w:hAnsi="Times New Roman" w:cs="Times New Roman"/>
        </w:rPr>
        <w:br/>
        <w:t>* A potential source for noise or error of this sleep deprivation protocol is that flies would have to be relocated twice. After two days of baseline measurement in a recording chamber, flies are placed on the SNAP for overnight sleep deprivation and then moved again to the recording chamber. Please specify whether this happens in the same incubator and how to minimally disturb the flies in more detail. Would it be possible to down-size SNAP to fit in a small incubator (to potentially avoid relocating flies during the sleep experiment)?</w:t>
      </w:r>
      <w:r w:rsidR="00484D95">
        <w:rPr>
          <w:rFonts w:ascii="Times New Roman" w:eastAsia="Times New Roman" w:hAnsi="Times New Roman" w:cs="Times New Roman"/>
        </w:rPr>
        <w:br/>
      </w:r>
      <w:r w:rsidR="00484D95">
        <w:rPr>
          <w:rFonts w:ascii="Times New Roman" w:eastAsia="Times New Roman" w:hAnsi="Times New Roman" w:cs="Times New Roman"/>
        </w:rPr>
        <w:br/>
      </w:r>
      <w:r w:rsidR="000155B9">
        <w:rPr>
          <w:rFonts w:ascii="Times New Roman" w:eastAsia="Times New Roman" w:hAnsi="Times New Roman" w:cs="Times New Roman"/>
          <w:color w:val="FF0000"/>
        </w:rPr>
        <w:t xml:space="preserve">The SNAP fits in a standard incubator and can be customized to </w:t>
      </w:r>
      <w:r w:rsidR="001312B4">
        <w:rPr>
          <w:rFonts w:ascii="Times New Roman" w:eastAsia="Times New Roman" w:hAnsi="Times New Roman" w:cs="Times New Roman"/>
          <w:color w:val="FF0000"/>
        </w:rPr>
        <w:t>accommodate different numbers of monitors</w:t>
      </w:r>
      <w:r w:rsidR="000155B9">
        <w:rPr>
          <w:rFonts w:ascii="Times New Roman" w:eastAsia="Times New Roman" w:hAnsi="Times New Roman" w:cs="Times New Roman"/>
          <w:color w:val="FF0000"/>
        </w:rPr>
        <w:t xml:space="preserve">. </w:t>
      </w:r>
      <w:r w:rsidR="001312B4">
        <w:rPr>
          <w:rFonts w:ascii="Times New Roman" w:eastAsia="Times New Roman" w:hAnsi="Times New Roman" w:cs="Times New Roman"/>
          <w:color w:val="FF0000"/>
        </w:rPr>
        <w:t>For example, w</w:t>
      </w:r>
      <w:r w:rsidR="000155B9">
        <w:rPr>
          <w:rFonts w:ascii="Times New Roman" w:eastAsia="Times New Roman" w:hAnsi="Times New Roman" w:cs="Times New Roman"/>
          <w:color w:val="FF0000"/>
        </w:rPr>
        <w:t xml:space="preserve">e currently have SNAPs that fit 1 monitor, 6 monitors and 8 monitors respectively. Since </w:t>
      </w:r>
      <w:r w:rsidR="001312B4">
        <w:rPr>
          <w:rFonts w:ascii="Times New Roman" w:eastAsia="Times New Roman" w:hAnsi="Times New Roman" w:cs="Times New Roman"/>
          <w:color w:val="FF0000"/>
        </w:rPr>
        <w:t>all variety of SNAPs</w:t>
      </w:r>
      <w:r w:rsidR="000155B9">
        <w:rPr>
          <w:rFonts w:ascii="Times New Roman" w:eastAsia="Times New Roman" w:hAnsi="Times New Roman" w:cs="Times New Roman"/>
          <w:color w:val="FF0000"/>
        </w:rPr>
        <w:t xml:space="preserve"> fit in an incubator there is no ne</w:t>
      </w:r>
      <w:r w:rsidR="001312B4">
        <w:rPr>
          <w:rFonts w:ascii="Times New Roman" w:eastAsia="Times New Roman" w:hAnsi="Times New Roman" w:cs="Times New Roman"/>
          <w:color w:val="FF0000"/>
        </w:rPr>
        <w:t>cessity</w:t>
      </w:r>
      <w:r w:rsidR="000155B9">
        <w:rPr>
          <w:rFonts w:ascii="Times New Roman" w:eastAsia="Times New Roman" w:hAnsi="Times New Roman" w:cs="Times New Roman"/>
          <w:color w:val="FF0000"/>
        </w:rPr>
        <w:t xml:space="preserve"> to relocate the flies. However</w:t>
      </w:r>
      <w:r w:rsidR="001312B4">
        <w:rPr>
          <w:rFonts w:ascii="Times New Roman" w:eastAsia="Times New Roman" w:hAnsi="Times New Roman" w:cs="Times New Roman"/>
          <w:color w:val="FF0000"/>
        </w:rPr>
        <w:t>,</w:t>
      </w:r>
      <w:r w:rsidR="000155B9">
        <w:rPr>
          <w:rFonts w:ascii="Times New Roman" w:eastAsia="Times New Roman" w:hAnsi="Times New Roman" w:cs="Times New Roman"/>
          <w:color w:val="FF0000"/>
        </w:rPr>
        <w:t xml:space="preserve"> many labs will not have dedicated space for both depriving flies and allowing flies to recover in the same space. Since </w:t>
      </w:r>
      <w:r w:rsidR="001312B4">
        <w:rPr>
          <w:rFonts w:ascii="Times New Roman" w:eastAsia="Times New Roman" w:hAnsi="Times New Roman" w:cs="Times New Roman"/>
          <w:color w:val="FF0000"/>
        </w:rPr>
        <w:t xml:space="preserve">resources are variable across labs, we prefer not to offer specific advice. However, as noted we emphasized that if the monitors must be moved, they should be moved immediately at the start of the recovery period. </w:t>
      </w:r>
      <w:r w:rsidR="001312B4">
        <w:rPr>
          <w:rFonts w:ascii="Times New Roman" w:eastAsia="Times New Roman" w:hAnsi="Times New Roman" w:cs="Times New Roman"/>
          <w:color w:val="FF0000"/>
        </w:rPr>
        <w:br/>
        <w:t xml:space="preserve"> </w:t>
      </w:r>
      <w:r w:rsidR="00484D95">
        <w:rPr>
          <w:rFonts w:ascii="Times New Roman" w:eastAsia="Times New Roman" w:hAnsi="Times New Roman" w:cs="Times New Roman"/>
        </w:rPr>
        <w:t xml:space="preserve"> </w:t>
      </w:r>
      <w:r w:rsidRPr="004825A9">
        <w:rPr>
          <w:rFonts w:ascii="Times New Roman" w:eastAsia="Times New Roman" w:hAnsi="Times New Roman" w:cs="Times New Roman"/>
        </w:rPr>
        <w:br/>
        <w:t>* It is not entirely clear how quickly the SNAP set up moves from -60 to +60 degrees in the experiments shown. The 10s are a full cycle, right?</w:t>
      </w:r>
      <w:r w:rsidR="00484D95">
        <w:rPr>
          <w:rFonts w:ascii="Times New Roman" w:eastAsia="Times New Roman" w:hAnsi="Times New Roman" w:cs="Times New Roman"/>
        </w:rPr>
        <w:br/>
      </w:r>
      <w:r w:rsidR="00484D95">
        <w:rPr>
          <w:rFonts w:ascii="Times New Roman" w:eastAsia="Times New Roman" w:hAnsi="Times New Roman" w:cs="Times New Roman"/>
        </w:rPr>
        <w:br/>
      </w:r>
      <w:r w:rsidR="00A57B13" w:rsidRPr="00A57B13">
        <w:rPr>
          <w:rFonts w:ascii="Times New Roman" w:eastAsia="Times New Roman" w:hAnsi="Times New Roman" w:cs="Times New Roman"/>
          <w:color w:val="FF0000"/>
        </w:rPr>
        <w:t>Yes, 10s are a full cycle. We have included a breakdown of the time for different steps in the text of the manuscript as a note in the section on recording sleep. The revised note reads as below.</w:t>
      </w:r>
      <w:r w:rsidR="00A57B13">
        <w:rPr>
          <w:rFonts w:ascii="Times New Roman" w:eastAsia="Times New Roman" w:hAnsi="Times New Roman" w:cs="Times New Roman"/>
        </w:rPr>
        <w:br/>
      </w:r>
      <w:r w:rsidR="00A57B13">
        <w:rPr>
          <w:rFonts w:ascii="Times New Roman" w:eastAsia="Times New Roman" w:hAnsi="Times New Roman" w:cs="Times New Roman"/>
        </w:rPr>
        <w:br/>
      </w:r>
      <w:r w:rsidR="00A57B13" w:rsidRPr="00A57B13">
        <w:rPr>
          <w:i/>
          <w:color w:val="FF0000"/>
        </w:rPr>
        <w:t>The SNAP rocks monitors back and forth from -60</w:t>
      </w:r>
      <w:r w:rsidR="00A57B13" w:rsidRPr="00A57B13">
        <w:rPr>
          <w:rFonts w:ascii="Calibri" w:hAnsi="Calibri" w:cs="Calibri"/>
          <w:i/>
          <w:color w:val="FF0000"/>
        </w:rPr>
        <w:t>°</w:t>
      </w:r>
      <w:r w:rsidR="00A57B13" w:rsidRPr="00A57B13">
        <w:rPr>
          <w:i/>
          <w:color w:val="FF0000"/>
        </w:rPr>
        <w:t xml:space="preserve"> to +60</w:t>
      </w:r>
      <w:r w:rsidR="00A57B13" w:rsidRPr="00A57B13">
        <w:rPr>
          <w:rFonts w:ascii="Calibri" w:hAnsi="Calibri" w:cs="Calibri"/>
          <w:i/>
          <w:color w:val="FF0000"/>
        </w:rPr>
        <w:t>° every ~10s</w:t>
      </w:r>
      <w:r w:rsidR="00A57B13" w:rsidRPr="00A57B13">
        <w:rPr>
          <w:i/>
          <w:color w:val="FF0000"/>
        </w:rPr>
        <w:t>. The monitors are held at -60</w:t>
      </w:r>
      <w:r w:rsidR="00A57B13" w:rsidRPr="00A57B13">
        <w:rPr>
          <w:rFonts w:ascii="Calibri" w:hAnsi="Calibri" w:cs="Calibri"/>
          <w:i/>
          <w:color w:val="FF0000"/>
        </w:rPr>
        <w:t>°</w:t>
      </w:r>
      <w:r w:rsidR="00A57B13" w:rsidRPr="00A57B13">
        <w:rPr>
          <w:i/>
          <w:color w:val="FF0000"/>
        </w:rPr>
        <w:t xml:space="preserve"> for ~5.9s; it takes ~2.9s for the tray holding the monitors to move from -60</w:t>
      </w:r>
      <w:r w:rsidR="00A57B13" w:rsidRPr="00A57B13">
        <w:rPr>
          <w:rFonts w:ascii="Calibri" w:hAnsi="Calibri" w:cs="Calibri"/>
          <w:i/>
          <w:color w:val="FF0000"/>
        </w:rPr>
        <w:t>°</w:t>
      </w:r>
      <w:r w:rsidR="00A57B13" w:rsidRPr="00A57B13">
        <w:rPr>
          <w:i/>
          <w:color w:val="FF0000"/>
        </w:rPr>
        <w:t xml:space="preserve"> to +60</w:t>
      </w:r>
      <w:r w:rsidR="00A57B13" w:rsidRPr="00A57B13">
        <w:rPr>
          <w:rFonts w:ascii="Calibri" w:hAnsi="Calibri" w:cs="Calibri"/>
          <w:i/>
          <w:color w:val="FF0000"/>
        </w:rPr>
        <w:t xml:space="preserve">° and ~1s to move back from </w:t>
      </w:r>
      <w:r w:rsidR="00A57B13" w:rsidRPr="00A57B13">
        <w:rPr>
          <w:i/>
          <w:color w:val="FF0000"/>
        </w:rPr>
        <w:t>+60</w:t>
      </w:r>
      <w:r w:rsidR="00A57B13" w:rsidRPr="00A57B13">
        <w:rPr>
          <w:rFonts w:ascii="Calibri" w:hAnsi="Calibri" w:cs="Calibri"/>
          <w:i/>
          <w:color w:val="FF0000"/>
        </w:rPr>
        <w:t xml:space="preserve">° to </w:t>
      </w:r>
      <w:r w:rsidR="00A57B13" w:rsidRPr="00A57B13">
        <w:rPr>
          <w:i/>
          <w:color w:val="FF0000"/>
        </w:rPr>
        <w:t>-60</w:t>
      </w:r>
      <w:r w:rsidR="00A57B13" w:rsidRPr="00A57B13">
        <w:rPr>
          <w:rFonts w:ascii="Calibri" w:hAnsi="Calibri" w:cs="Calibri"/>
          <w:i/>
          <w:color w:val="FF0000"/>
        </w:rPr>
        <w:t>°. The cycle length can be altered as needed by adjusting the voltage supplied to the motor</w:t>
      </w:r>
      <w:r w:rsidR="00A57B13">
        <w:rPr>
          <w:rFonts w:ascii="Calibri" w:hAnsi="Calibri" w:cs="Calibri"/>
          <w:color w:val="FF0000"/>
        </w:rPr>
        <w:t>.</w:t>
      </w:r>
      <w:r w:rsidR="00484D95">
        <w:rPr>
          <w:rFonts w:ascii="Times New Roman" w:eastAsia="Times New Roman" w:hAnsi="Times New Roman" w:cs="Times New Roman"/>
        </w:rPr>
        <w:br/>
      </w:r>
      <w:r w:rsidRPr="004825A9">
        <w:rPr>
          <w:rFonts w:ascii="Times New Roman" w:eastAsia="Times New Roman" w:hAnsi="Times New Roman" w:cs="Times New Roman"/>
        </w:rPr>
        <w:br/>
        <w:t>* Line 177, please comment on the typical length or span of time windows to consider when calculating sleep loss and rebound. Maybe an example calculation would help here?</w:t>
      </w:r>
      <w:r w:rsidR="00484D95">
        <w:rPr>
          <w:rFonts w:ascii="Times New Roman" w:eastAsia="Times New Roman" w:hAnsi="Times New Roman" w:cs="Times New Roman"/>
        </w:rPr>
        <w:br/>
      </w:r>
      <w:r w:rsidR="00484D95">
        <w:rPr>
          <w:rFonts w:ascii="Times New Roman" w:eastAsia="Times New Roman" w:hAnsi="Times New Roman" w:cs="Times New Roman"/>
        </w:rPr>
        <w:br/>
      </w:r>
      <w:r w:rsidR="00460310">
        <w:rPr>
          <w:rFonts w:ascii="Times New Roman" w:eastAsia="Times New Roman" w:hAnsi="Times New Roman" w:cs="Times New Roman"/>
          <w:color w:val="FF0000"/>
        </w:rPr>
        <w:t xml:space="preserve">We thank the reviewer for the suggestion. </w:t>
      </w:r>
      <w:r w:rsidR="000240CA" w:rsidRPr="000240CA">
        <w:rPr>
          <w:rFonts w:ascii="Times New Roman" w:eastAsia="Times New Roman" w:hAnsi="Times New Roman" w:cs="Times New Roman"/>
          <w:color w:val="FF0000"/>
        </w:rPr>
        <w:t xml:space="preserve">We have </w:t>
      </w:r>
      <w:r w:rsidR="00460310">
        <w:rPr>
          <w:rFonts w:ascii="Times New Roman" w:eastAsia="Times New Roman" w:hAnsi="Times New Roman" w:cs="Times New Roman"/>
          <w:color w:val="FF0000"/>
        </w:rPr>
        <w:t>added a section to the protocol describing time windows, and have modified the text to be more explicit. Examples of calculations are shown in Fig. 2C. The revised section reads as below:</w:t>
      </w:r>
      <w:r w:rsidR="00460310">
        <w:rPr>
          <w:rFonts w:ascii="Times New Roman" w:eastAsia="Times New Roman" w:hAnsi="Times New Roman" w:cs="Times New Roman"/>
          <w:color w:val="FF0000"/>
        </w:rPr>
        <w:br/>
      </w:r>
      <w:r w:rsidR="00460310">
        <w:rPr>
          <w:rFonts w:ascii="Times New Roman" w:eastAsia="Times New Roman" w:hAnsi="Times New Roman" w:cs="Times New Roman"/>
          <w:color w:val="FF0000"/>
        </w:rPr>
        <w:br/>
      </w:r>
      <w:r w:rsidR="00460310" w:rsidRPr="00444FB4">
        <w:rPr>
          <w:i/>
          <w:iCs/>
          <w:color w:val="FF0000"/>
        </w:rPr>
        <w:t>Sleep Deprivation and Recovery</w:t>
      </w:r>
    </w:p>
    <w:p w14:paraId="467F2B69" w14:textId="77777777" w:rsidR="00460310" w:rsidRPr="00444FB4" w:rsidRDefault="00460310" w:rsidP="00460310">
      <w:pPr>
        <w:pStyle w:val="ListParagraph"/>
        <w:numPr>
          <w:ilvl w:val="0"/>
          <w:numId w:val="1"/>
        </w:numPr>
        <w:rPr>
          <w:i/>
          <w:iCs/>
          <w:color w:val="FF0000"/>
        </w:rPr>
      </w:pPr>
      <w:r w:rsidRPr="00444FB4">
        <w:rPr>
          <w:i/>
          <w:iCs/>
          <w:color w:val="FF0000"/>
        </w:rPr>
        <w:t>Flies can be sleep deprived for variable lengths of time (e.g. 12h, 24h and 36h). Recovery sleep can also be evaluated at various intervals (e.g. 6h, 12h, 24h and 48h). The duration of recovery is determined by experimental need. Sleep recovery can visualized using a sleep gain/loss plot or by examining percent sleep recovered over a predetermined interval (e.g. 6h).</w:t>
      </w:r>
      <w:r w:rsidRPr="00444FB4">
        <w:rPr>
          <w:i/>
          <w:iCs/>
          <w:color w:val="FF0000"/>
        </w:rPr>
        <w:br/>
        <w:t xml:space="preserve"> </w:t>
      </w:r>
    </w:p>
    <w:p w14:paraId="17B13B48" w14:textId="77777777" w:rsidR="00460310" w:rsidRPr="00444FB4" w:rsidRDefault="00460310" w:rsidP="00460310">
      <w:pPr>
        <w:pStyle w:val="ListParagraph"/>
        <w:numPr>
          <w:ilvl w:val="0"/>
          <w:numId w:val="1"/>
        </w:numPr>
        <w:rPr>
          <w:i/>
          <w:iCs/>
          <w:color w:val="FF0000"/>
        </w:rPr>
      </w:pPr>
      <w:r w:rsidRPr="00444FB4">
        <w:rPr>
          <w:i/>
          <w:iCs/>
          <w:color w:val="FF0000"/>
        </w:rPr>
        <w:t>If sleep is stable over the two baseline days, on the third day, place activity monitors into the SNAP for overnight sleep deprivation.</w:t>
      </w:r>
      <w:r w:rsidRPr="00444FB4">
        <w:rPr>
          <w:i/>
          <w:iCs/>
          <w:color w:val="FF0000"/>
        </w:rPr>
        <w:br/>
        <w:t>NOTE: Flies will exhibit a robust sleep rebound over a range of sleep times</w:t>
      </w:r>
      <w:r w:rsidRPr="00444FB4">
        <w:rPr>
          <w:i/>
          <w:iCs/>
          <w:color w:val="FF0000"/>
        </w:rPr>
        <w:fldChar w:fldCharType="begin">
          <w:fldData xml:space="preserve">PEVuZE5vdGU+PENpdGU+PEF1dGhvcj5Eb25sZWE8L0F1dGhvcj48WWVhcj4yMDExPC9ZZWFyPjxS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==
</w:fldData>
        </w:fldChar>
      </w:r>
      <w:r w:rsidRPr="00444FB4">
        <w:rPr>
          <w:i/>
          <w:iCs/>
          <w:color w:val="FF0000"/>
        </w:rPr>
        <w:instrText xml:space="preserve"> ADDIN EN.CITE </w:instrText>
      </w:r>
      <w:r w:rsidRPr="00444FB4">
        <w:rPr>
          <w:i/>
          <w:iCs/>
          <w:color w:val="FF0000"/>
        </w:rPr>
        <w:fldChar w:fldCharType="begin">
          <w:fldData xml:space="preserve">PEVuZE5vdGU+PENpdGU+PEF1dGhvcj5Eb25sZWE8L0F1dGhvcj48WWVhcj4yMDExPC9ZZWFyPjxS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==
</w:fldData>
        </w:fldChar>
      </w:r>
      <w:r w:rsidRPr="00444FB4">
        <w:rPr>
          <w:i/>
          <w:iCs/>
          <w:color w:val="FF0000"/>
        </w:rPr>
        <w:instrText xml:space="preserve"> ADDIN EN.CITE.DATA </w:instrText>
      </w:r>
      <w:r w:rsidRPr="00444FB4">
        <w:rPr>
          <w:i/>
          <w:iCs/>
          <w:color w:val="FF0000"/>
        </w:rPr>
      </w:r>
      <w:r w:rsidRPr="00444FB4">
        <w:rPr>
          <w:i/>
          <w:iCs/>
          <w:color w:val="FF0000"/>
        </w:rPr>
        <w:fldChar w:fldCharType="end"/>
      </w:r>
      <w:r w:rsidRPr="00444FB4">
        <w:rPr>
          <w:i/>
          <w:iCs/>
          <w:color w:val="FF0000"/>
        </w:rPr>
      </w:r>
      <w:r w:rsidRPr="00444FB4">
        <w:rPr>
          <w:i/>
          <w:iCs/>
          <w:color w:val="FF0000"/>
        </w:rPr>
        <w:fldChar w:fldCharType="separate"/>
      </w:r>
      <w:r w:rsidRPr="00444FB4">
        <w:rPr>
          <w:i/>
          <w:iCs/>
          <w:noProof/>
          <w:color w:val="FF0000"/>
          <w:vertAlign w:val="superscript"/>
        </w:rPr>
        <w:t>8,32,37,38</w:t>
      </w:r>
      <w:r w:rsidRPr="00444FB4">
        <w:rPr>
          <w:i/>
          <w:iCs/>
          <w:color w:val="FF0000"/>
        </w:rPr>
        <w:fldChar w:fldCharType="end"/>
      </w:r>
      <w:r w:rsidRPr="00444FB4">
        <w:rPr>
          <w:i/>
          <w:iCs/>
          <w:color w:val="FF0000"/>
        </w:rPr>
        <w:t>, but sleep has to be stable to reliably evaluate rebound sleep. Sleep is stable when the difference in sleep between baseline days is ± 100 min.</w:t>
      </w:r>
      <w:r w:rsidRPr="00444FB4">
        <w:rPr>
          <w:i/>
          <w:iCs/>
          <w:color w:val="FF0000"/>
        </w:rPr>
        <w:br/>
      </w:r>
    </w:p>
    <w:p w14:paraId="053BEE5C" w14:textId="77777777" w:rsidR="00460310" w:rsidRPr="00444FB4" w:rsidRDefault="00460310" w:rsidP="00460310">
      <w:pPr>
        <w:pStyle w:val="ListParagraph"/>
        <w:numPr>
          <w:ilvl w:val="0"/>
          <w:numId w:val="1"/>
        </w:numPr>
        <w:rPr>
          <w:i/>
          <w:iCs/>
          <w:color w:val="FF0000"/>
        </w:rPr>
      </w:pPr>
      <w:r w:rsidRPr="00444FB4">
        <w:rPr>
          <w:i/>
          <w:iCs/>
          <w:color w:val="FF0000"/>
        </w:rPr>
        <w:lastRenderedPageBreak/>
        <w:t xml:space="preserve">Make sure activity monitors are secured in place with monitor holder pins, monitor cords plugged in, and monitors oriented correctly with the end with food at the back, and plastic barriers in front (Figure 1). </w:t>
      </w:r>
      <w:r w:rsidRPr="00444FB4">
        <w:rPr>
          <w:i/>
          <w:iCs/>
          <w:color w:val="FF0000"/>
        </w:rPr>
        <w:br/>
        <w:t>NOTE: The SNAP is designed so the cam rotates once every 10s (Figure 1). The plastic insert resets the tubes by pushing the tubes back when the apparatus is in the “up” position. Resetting the tubes is important to ensure that all tubes have the full range of motion at the beginning of each cycle.</w:t>
      </w:r>
      <w:r w:rsidRPr="00444FB4">
        <w:rPr>
          <w:i/>
          <w:iCs/>
          <w:color w:val="FF0000"/>
        </w:rPr>
        <w:br/>
      </w:r>
    </w:p>
    <w:p w14:paraId="6733F18C" w14:textId="77777777" w:rsidR="00460310" w:rsidRPr="00444FB4" w:rsidRDefault="00460310" w:rsidP="00460310">
      <w:pPr>
        <w:pStyle w:val="ListParagraph"/>
        <w:numPr>
          <w:ilvl w:val="0"/>
          <w:numId w:val="1"/>
        </w:numPr>
        <w:rPr>
          <w:i/>
          <w:iCs/>
          <w:color w:val="FF0000"/>
        </w:rPr>
      </w:pPr>
      <w:r w:rsidRPr="00444FB4">
        <w:rPr>
          <w:i/>
          <w:iCs/>
          <w:color w:val="FF0000"/>
        </w:rPr>
        <w:t>Unplug activity monitors, and take monitors out of the SNAP immediately upon lights on following overnight sleep deprivation.</w:t>
      </w:r>
    </w:p>
    <w:p w14:paraId="4EC6758E" w14:textId="77777777" w:rsidR="00460310" w:rsidRPr="00444FB4" w:rsidRDefault="00460310" w:rsidP="00460310">
      <w:pPr>
        <w:pStyle w:val="ListParagraph"/>
        <w:rPr>
          <w:i/>
          <w:iCs/>
          <w:color w:val="FF0000"/>
        </w:rPr>
      </w:pPr>
      <w:r w:rsidRPr="00444FB4">
        <w:rPr>
          <w:i/>
          <w:iCs/>
          <w:color w:val="FF0000"/>
        </w:rPr>
        <w:t>NOTE: It is critical that sleep deprivation is terminated, and flies are placed in recovery immediately upon lights on following 12hrs of overnight sleep deprivation. Even a 20-30 min delay in placing flies into recovery can interfere with the extent of rebound sleep.</w:t>
      </w:r>
      <w:r w:rsidRPr="00444FB4">
        <w:rPr>
          <w:i/>
          <w:iCs/>
          <w:color w:val="FF0000"/>
        </w:rPr>
        <w:br/>
      </w:r>
    </w:p>
    <w:p w14:paraId="2E989F6E" w14:textId="77777777" w:rsidR="00460310" w:rsidRPr="00444FB4" w:rsidRDefault="00460310" w:rsidP="00460310">
      <w:pPr>
        <w:pStyle w:val="ListParagraph"/>
        <w:numPr>
          <w:ilvl w:val="0"/>
          <w:numId w:val="1"/>
        </w:numPr>
        <w:rPr>
          <w:i/>
          <w:iCs/>
          <w:color w:val="FF0000"/>
        </w:rPr>
      </w:pPr>
      <w:r w:rsidRPr="00444FB4">
        <w:rPr>
          <w:i/>
          <w:iCs/>
          <w:color w:val="FF0000"/>
        </w:rPr>
        <w:t xml:space="preserve">Place flies in a recording chamber where they will be undisturbed for two days (48h) to monitor recovery sleep. </w:t>
      </w:r>
      <w:r w:rsidRPr="00444FB4">
        <w:rPr>
          <w:i/>
          <w:iCs/>
          <w:color w:val="FF0000"/>
        </w:rPr>
        <w:br/>
        <w:t xml:space="preserve">NOTE: If the recording chamber is being used for other experiments, extra care must be taken to avoid stimulating recovering flies. </w:t>
      </w:r>
      <w:r w:rsidRPr="00444FB4">
        <w:rPr>
          <w:i/>
          <w:iCs/>
          <w:color w:val="FF0000"/>
        </w:rPr>
        <w:br/>
      </w:r>
    </w:p>
    <w:p w14:paraId="30290672" w14:textId="112FDC6C" w:rsidR="00460310" w:rsidRPr="00444FB4" w:rsidRDefault="00460310" w:rsidP="00460310">
      <w:pPr>
        <w:pStyle w:val="ListParagraph"/>
        <w:numPr>
          <w:ilvl w:val="0"/>
          <w:numId w:val="1"/>
        </w:numPr>
        <w:rPr>
          <w:i/>
          <w:iCs/>
          <w:color w:val="FF0000"/>
        </w:rPr>
      </w:pPr>
      <w:r w:rsidRPr="00444FB4">
        <w:rPr>
          <w:i/>
          <w:iCs/>
          <w:color w:val="FF0000"/>
        </w:rPr>
        <w:t>Calculate the amount of sleep lost. For each individual fly, calculate the hourly difference between sleep obtained during sleep deprivation and the corresponding hour during baseline; sum the hourly differences to calculate total sleep lost.</w:t>
      </w:r>
      <w:r w:rsidRPr="00444FB4">
        <w:rPr>
          <w:i/>
          <w:iCs/>
          <w:color w:val="FF0000"/>
        </w:rPr>
        <w:br/>
      </w:r>
    </w:p>
    <w:p w14:paraId="30E901D5" w14:textId="77777777" w:rsidR="00460310" w:rsidRPr="00444FB4" w:rsidRDefault="00460310" w:rsidP="00460310">
      <w:pPr>
        <w:pStyle w:val="ListParagraph"/>
        <w:numPr>
          <w:ilvl w:val="0"/>
          <w:numId w:val="1"/>
        </w:numPr>
        <w:rPr>
          <w:i/>
          <w:iCs/>
          <w:color w:val="FF0000"/>
        </w:rPr>
      </w:pPr>
      <w:r w:rsidRPr="00444FB4">
        <w:rPr>
          <w:i/>
          <w:iCs/>
          <w:color w:val="FF0000"/>
        </w:rPr>
        <w:t>Calculate the amount of sleep recovered. For each individual fly, calculate the hourly difference between sleep obtained during recovery and the corresponding hour during baseline; sum the hourly differences to calculate total sleep gained.</w:t>
      </w:r>
    </w:p>
    <w:p w14:paraId="75F8079E" w14:textId="77777777" w:rsidR="00460310" w:rsidRPr="00444FB4" w:rsidRDefault="00460310" w:rsidP="00460310">
      <w:pPr>
        <w:pStyle w:val="ListParagraph"/>
        <w:rPr>
          <w:i/>
          <w:iCs/>
          <w:color w:val="FF0000"/>
        </w:rPr>
      </w:pPr>
      <w:r w:rsidRPr="00444FB4">
        <w:rPr>
          <w:i/>
          <w:iCs/>
          <w:color w:val="FF0000"/>
        </w:rPr>
        <w:t>NOTE: Whether a fly is actually sleep deprived is empirical. Thus, the experimenter should examine percent sleep lost. If the fly hasn’t lost a sufficient amount of sleep it can be excluded from the analysis. Although this might be required for other sleep deprivation approaches, it is rarely if ever required for the SNAP. More commonly, sleep may not be stable in a given fly prior to the initiation of sleep deprivation. If sleep is not stable, homeostasis cannot be calculated. We accept a maximum difference of ± 100 min of sleep calculated prior to the initiation of sleep deprivation as candidates for inclusion. On occasion, an individual fly’s sleep is distributed unevenly across the 24h day (e.g. some individuals may obtain 60-70% of their sleep quota during the day and thus only lose a small proportion of their 24 h sleep quota when deprived for 12 h at night).</w:t>
      </w:r>
      <w:r w:rsidRPr="00444FB4" w:rsidDel="008C0D52">
        <w:rPr>
          <w:i/>
          <w:iCs/>
          <w:color w:val="FF0000"/>
        </w:rPr>
        <w:t xml:space="preserve"> </w:t>
      </w:r>
      <w:r w:rsidRPr="00444FB4">
        <w:rPr>
          <w:i/>
          <w:iCs/>
          <w:color w:val="FF0000"/>
        </w:rPr>
        <w:t xml:space="preserve">These flies can be evaluated separately. </w:t>
      </w:r>
    </w:p>
    <w:p w14:paraId="47491DED" w14:textId="77777777" w:rsidR="00460310" w:rsidRPr="00444FB4" w:rsidRDefault="00460310" w:rsidP="00460310">
      <w:pPr>
        <w:pStyle w:val="ListParagraph"/>
        <w:rPr>
          <w:i/>
          <w:iCs/>
          <w:color w:val="FF0000"/>
        </w:rPr>
      </w:pPr>
    </w:p>
    <w:p w14:paraId="440C69D5" w14:textId="7F49D976" w:rsidR="00376292" w:rsidRPr="00376292" w:rsidRDefault="00460310" w:rsidP="00460310">
      <w:pPr>
        <w:pStyle w:val="ListParagraph"/>
        <w:numPr>
          <w:ilvl w:val="0"/>
          <w:numId w:val="1"/>
        </w:numPr>
      </w:pPr>
      <w:r w:rsidRPr="00444FB4">
        <w:rPr>
          <w:i/>
          <w:iCs/>
          <w:color w:val="FF0000"/>
        </w:rPr>
        <w:t xml:space="preserve">Calculate the average percentage of sleep recovered (relative to baseline) over 12hr, 24 </w:t>
      </w:r>
      <w:proofErr w:type="spellStart"/>
      <w:r w:rsidRPr="00444FB4">
        <w:rPr>
          <w:i/>
          <w:iCs/>
          <w:color w:val="FF0000"/>
        </w:rPr>
        <w:t>hrs</w:t>
      </w:r>
      <w:proofErr w:type="spellEnd"/>
      <w:r w:rsidRPr="00444FB4">
        <w:rPr>
          <w:i/>
          <w:iCs/>
          <w:color w:val="FF0000"/>
        </w:rPr>
        <w:t xml:space="preserve"> and 48hrs of the recovery period for each genotype</w:t>
      </w:r>
      <w:r>
        <w:t>.</w:t>
      </w:r>
      <w:r>
        <w:br/>
      </w:r>
    </w:p>
    <w:p w14:paraId="1EB2374C" w14:textId="03E1A5EA" w:rsidR="007102C8" w:rsidRDefault="004825A9" w:rsidP="00BB7CE4">
      <w:pPr>
        <w:ind w:left="360"/>
      </w:pPr>
      <w:r w:rsidRPr="00BB7CE4">
        <w:rPr>
          <w:rFonts w:ascii="Times New Roman" w:eastAsia="Times New Roman" w:hAnsi="Times New Roman" w:cs="Times New Roman"/>
        </w:rPr>
        <w:br/>
        <w:t xml:space="preserve">* Line 181: From this section, it is not entirely clear to me how often these different cases happen. How many flies in a sleep deprivation experiment are typically excluded following such criteria? This seems particularly relevant regarding the first exclusion criteria (exclusion of flies whose sleep loss is less than 90%). Could you provide </w:t>
      </w:r>
      <w:r w:rsidRPr="00BB7CE4">
        <w:rPr>
          <w:rFonts w:ascii="Times New Roman" w:eastAsia="Times New Roman" w:hAnsi="Times New Roman" w:cs="Times New Roman"/>
        </w:rPr>
        <w:lastRenderedPageBreak/>
        <w:t>guidelines for 'typical' experiments?</w:t>
      </w:r>
      <w:r w:rsidR="000240CA" w:rsidRPr="00BB7CE4">
        <w:rPr>
          <w:rFonts w:ascii="Times New Roman" w:eastAsia="Times New Roman" w:hAnsi="Times New Roman" w:cs="Times New Roman"/>
        </w:rPr>
        <w:br/>
      </w:r>
      <w:r w:rsidR="000240CA" w:rsidRPr="00BB7CE4">
        <w:rPr>
          <w:rFonts w:ascii="Times New Roman" w:eastAsia="Times New Roman" w:hAnsi="Times New Roman" w:cs="Times New Roman"/>
        </w:rPr>
        <w:br/>
      </w:r>
      <w:r w:rsidR="00460310" w:rsidRPr="00BB7CE4">
        <w:rPr>
          <w:rFonts w:ascii="Times New Roman" w:eastAsia="Times New Roman" w:hAnsi="Times New Roman" w:cs="Times New Roman"/>
          <w:color w:val="FF0000"/>
        </w:rPr>
        <w:t>Prior to the invention of the SNAP, when we used other protocols, we found that sleep deprivation was commonly ineffective. This rarely occurs with the SNAP. However</w:t>
      </w:r>
      <w:r w:rsidR="007102C8" w:rsidRPr="00BB7CE4">
        <w:rPr>
          <w:rFonts w:ascii="Times New Roman" w:eastAsia="Times New Roman" w:hAnsi="Times New Roman" w:cs="Times New Roman"/>
          <w:color w:val="FF0000"/>
        </w:rPr>
        <w:t xml:space="preserve">, it is important for the reader to know that the effectiveness of the sleep deprivation apparatus is empirical and must be taken into account. Although we do not want to include this example in the manuscript, the SNAP easily induced sleep loss of &gt;95% in the clock mutant </w:t>
      </w:r>
      <w:r w:rsidR="007102C8" w:rsidRPr="00BB7CE4">
        <w:rPr>
          <w:rFonts w:ascii="Times New Roman" w:eastAsia="Times New Roman" w:hAnsi="Times New Roman" w:cs="Times New Roman"/>
          <w:i/>
          <w:iCs/>
          <w:color w:val="FF0000"/>
        </w:rPr>
        <w:t>cycle</w:t>
      </w:r>
      <w:r w:rsidR="007102C8" w:rsidRPr="00BB7CE4">
        <w:rPr>
          <w:rFonts w:ascii="Times New Roman" w:eastAsia="Times New Roman" w:hAnsi="Times New Roman" w:cs="Times New Roman"/>
          <w:color w:val="FF0000"/>
        </w:rPr>
        <w:t xml:space="preserve">. </w:t>
      </w:r>
      <w:r w:rsidR="007102C8" w:rsidRPr="00BB7CE4">
        <w:rPr>
          <w:rFonts w:ascii="Times New Roman" w:eastAsia="Times New Roman" w:hAnsi="Times New Roman" w:cs="Times New Roman"/>
          <w:color w:val="FF0000"/>
        </w:rPr>
        <w:br/>
        <w:t>We have clarified this point and modified the protocol as follows:</w:t>
      </w:r>
      <w:r w:rsidR="007102C8" w:rsidRPr="00BB7CE4">
        <w:rPr>
          <w:rFonts w:ascii="Times New Roman" w:eastAsia="Times New Roman" w:hAnsi="Times New Roman" w:cs="Times New Roman"/>
          <w:color w:val="FF0000"/>
        </w:rPr>
        <w:br/>
      </w:r>
      <w:r w:rsidR="007102C8" w:rsidRPr="00BB7CE4">
        <w:rPr>
          <w:rFonts w:ascii="Times New Roman" w:eastAsia="Times New Roman" w:hAnsi="Times New Roman" w:cs="Times New Roman"/>
          <w:color w:val="FF0000"/>
        </w:rPr>
        <w:br/>
      </w:r>
      <w:r w:rsidR="007102C8" w:rsidRPr="00BB7CE4">
        <w:rPr>
          <w:i/>
          <w:iCs/>
          <w:color w:val="FF0000"/>
        </w:rPr>
        <w:t>Whether a fly is actually sleep deprived is empirical. Thus, the experimenter should examine percent sleep lost. If the fly hasn’t lost a sufficient amount of sleep it can be excluded from the analysis. Although this might be required for other sleep deprivation approaches, it is rarely if ever required for the SNAP. More commonly, sleep may not be stable in a given fly prior to the initiation of sleep deprivation. If sleep is not stable, homeostasis cannot be calculated. We accept a maximum difference of ± 100 min of sleep calculated prior to the initiation of sleep deprivation as candidates for inclusion. On occasion, an individual fly’s sleep is distributed unevenly across the 24h day (e.g. some individuals may obtain 60-70% of their sleep quota during the day and thus only lose a small proportion of their 24 h sleep quota when deprived for 12 h at night).</w:t>
      </w:r>
      <w:r w:rsidR="007102C8" w:rsidRPr="00BB7CE4" w:rsidDel="008C0D52">
        <w:rPr>
          <w:i/>
          <w:iCs/>
          <w:color w:val="FF0000"/>
        </w:rPr>
        <w:t xml:space="preserve"> </w:t>
      </w:r>
      <w:r w:rsidR="007102C8" w:rsidRPr="00BB7CE4">
        <w:rPr>
          <w:i/>
          <w:iCs/>
          <w:color w:val="FF0000"/>
        </w:rPr>
        <w:t>These flies can be evaluated separately</w:t>
      </w:r>
      <w:r w:rsidR="007102C8" w:rsidRPr="00BB7CE4">
        <w:rPr>
          <w:color w:val="FF0000"/>
        </w:rPr>
        <w:t xml:space="preserve">. </w:t>
      </w:r>
    </w:p>
    <w:p w14:paraId="1CB912D5" w14:textId="77777777" w:rsidR="00BB7CE4" w:rsidRDefault="00BB7CE4" w:rsidP="00BB7CE4">
      <w:pPr>
        <w:rPr>
          <w:rFonts w:ascii="Times New Roman" w:eastAsia="Times New Roman" w:hAnsi="Times New Roman" w:cs="Times New Roman"/>
        </w:rPr>
      </w:pPr>
    </w:p>
    <w:p w14:paraId="32C27ADD" w14:textId="534BC45D" w:rsidR="008326A0" w:rsidRPr="00BB7CE4" w:rsidRDefault="004825A9" w:rsidP="00BB7CE4">
      <w:pPr>
        <w:rPr>
          <w:i/>
          <w:iCs/>
          <w:color w:val="FF0000"/>
        </w:rPr>
      </w:pPr>
      <w:r w:rsidRPr="00BB7CE4">
        <w:rPr>
          <w:rFonts w:ascii="Times New Roman" w:eastAsia="Times New Roman" w:hAnsi="Times New Roman" w:cs="Times New Roman"/>
        </w:rPr>
        <w:t>* It is not clearly stated in the legend of Table 1 what 'Percentage of all SD' refers to (% of recovered sleep?). It is also not clear how they obtained the values from the 116/254 papers on % of recovered sleep. Please provide more details for a clearer understanding on how SNAP compares to other methods.</w:t>
      </w:r>
      <w:r w:rsidR="000240CA" w:rsidRPr="00BB7CE4">
        <w:rPr>
          <w:rFonts w:ascii="Times New Roman" w:eastAsia="Times New Roman" w:hAnsi="Times New Roman" w:cs="Times New Roman"/>
        </w:rPr>
        <w:br/>
      </w:r>
      <w:r w:rsidR="000240CA" w:rsidRPr="00BB7CE4">
        <w:rPr>
          <w:rFonts w:ascii="Times New Roman" w:eastAsia="Times New Roman" w:hAnsi="Times New Roman" w:cs="Times New Roman"/>
        </w:rPr>
        <w:br/>
      </w:r>
      <w:r w:rsidR="000240CA" w:rsidRPr="00BB7CE4">
        <w:rPr>
          <w:rFonts w:ascii="Times New Roman" w:eastAsia="Times New Roman" w:hAnsi="Times New Roman" w:cs="Times New Roman"/>
          <w:color w:val="FF0000"/>
        </w:rPr>
        <w:t>We apologize for not being clearer.</w:t>
      </w:r>
      <w:r w:rsidR="009D7834" w:rsidRPr="00BB7CE4">
        <w:rPr>
          <w:rFonts w:ascii="Times New Roman" w:eastAsia="Times New Roman" w:hAnsi="Times New Roman" w:cs="Times New Roman"/>
          <w:color w:val="FF0000"/>
        </w:rPr>
        <w:t xml:space="preserve"> We have modified </w:t>
      </w:r>
      <w:r w:rsidR="00CD7B2A" w:rsidRPr="00BB7CE4">
        <w:rPr>
          <w:rFonts w:ascii="Times New Roman" w:eastAsia="Times New Roman" w:hAnsi="Times New Roman" w:cs="Times New Roman"/>
          <w:color w:val="FF0000"/>
        </w:rPr>
        <w:t xml:space="preserve">the titles </w:t>
      </w:r>
      <w:r w:rsidR="00D6250F" w:rsidRPr="00BB7CE4">
        <w:rPr>
          <w:rFonts w:ascii="Times New Roman" w:eastAsia="Times New Roman" w:hAnsi="Times New Roman" w:cs="Times New Roman"/>
          <w:color w:val="FF0000"/>
        </w:rPr>
        <w:t>in the Table legend. The new table legend is as follows:</w:t>
      </w:r>
      <w:r w:rsidR="00F04344" w:rsidRPr="00BB7CE4">
        <w:rPr>
          <w:rFonts w:ascii="Times New Roman" w:eastAsia="Times New Roman" w:hAnsi="Times New Roman" w:cs="Times New Roman"/>
        </w:rPr>
        <w:br/>
      </w:r>
      <w:r w:rsidR="000240CA" w:rsidRPr="00BB7CE4">
        <w:rPr>
          <w:rFonts w:ascii="Times New Roman" w:eastAsia="Times New Roman" w:hAnsi="Times New Roman" w:cs="Times New Roman"/>
        </w:rPr>
        <w:t xml:space="preserve"> </w:t>
      </w:r>
      <w:r w:rsidR="00452639" w:rsidRPr="00BB7CE4">
        <w:rPr>
          <w:rFonts w:ascii="Times New Roman" w:eastAsia="Times New Roman" w:hAnsi="Times New Roman" w:cs="Times New Roman"/>
        </w:rPr>
        <w:br/>
      </w:r>
      <w:r w:rsidR="00D6250F" w:rsidRPr="00BB7CE4">
        <w:rPr>
          <w:i/>
          <w:iCs/>
          <w:color w:val="FF0000"/>
        </w:rPr>
        <w:t>Table 1: Survey of different methods of sleep deprivation used in the literature. Only 116 /254 papers used sleep deprivation. The number of papers using each method = “Total # of papers” using each method. The fraction of paper using each method = “% papers / technique”. The mean length of recovery evaluated for each method = “Avg recovery evaluated”. SD – Sleep deprivation. SNAP – Sleep Nullifying Apparatus</w:t>
      </w:r>
      <w:r w:rsidR="00D6250F" w:rsidRPr="00BB7CE4">
        <w:rPr>
          <w:i/>
          <w:iCs/>
          <w:color w:val="FF0000"/>
        </w:rPr>
        <w:br/>
      </w:r>
      <w:r w:rsidRPr="00BB7CE4">
        <w:rPr>
          <w:rFonts w:ascii="Times New Roman" w:eastAsia="Times New Roman" w:hAnsi="Times New Roman" w:cs="Times New Roman"/>
        </w:rPr>
        <w:br/>
        <w:t>* There are full stops missing at the end of the sentences (for example, line 146).</w:t>
      </w:r>
      <w:r w:rsidR="00F04344" w:rsidRPr="00BB7CE4">
        <w:rPr>
          <w:rFonts w:ascii="Times New Roman" w:eastAsia="Times New Roman" w:hAnsi="Times New Roman" w:cs="Times New Roman"/>
        </w:rPr>
        <w:br/>
      </w:r>
      <w:r w:rsidR="00F04344" w:rsidRPr="00BB7CE4">
        <w:rPr>
          <w:rFonts w:ascii="Times New Roman" w:eastAsia="Times New Roman" w:hAnsi="Times New Roman" w:cs="Times New Roman"/>
        </w:rPr>
        <w:br/>
      </w:r>
      <w:r w:rsidR="00F04344" w:rsidRPr="00BB7CE4">
        <w:rPr>
          <w:rFonts w:ascii="Times New Roman" w:eastAsia="Times New Roman" w:hAnsi="Times New Roman" w:cs="Times New Roman"/>
          <w:color w:val="FF0000"/>
        </w:rPr>
        <w:t>We have corrected these typos</w:t>
      </w:r>
      <w:r w:rsidR="00F04344" w:rsidRPr="00BB7CE4">
        <w:rPr>
          <w:rFonts w:ascii="Times New Roman" w:eastAsia="Times New Roman" w:hAnsi="Times New Roman" w:cs="Times New Roman"/>
        </w:rPr>
        <w:t>.</w:t>
      </w:r>
      <w:r w:rsidR="00F04344" w:rsidRPr="00BB7CE4">
        <w:rPr>
          <w:rFonts w:ascii="Times New Roman" w:eastAsia="Times New Roman" w:hAnsi="Times New Roman" w:cs="Times New Roman"/>
        </w:rPr>
        <w:br/>
      </w:r>
      <w:r w:rsidRPr="00BB7CE4">
        <w:rPr>
          <w:rFonts w:ascii="Times New Roman" w:eastAsia="Times New Roman" w:hAnsi="Times New Roman" w:cs="Times New Roman"/>
        </w:rPr>
        <w:br/>
      </w:r>
      <w:r w:rsidRPr="00BB7CE4">
        <w:rPr>
          <w:rFonts w:ascii="Times New Roman" w:eastAsia="Times New Roman" w:hAnsi="Times New Roman" w:cs="Times New Roman"/>
          <w:b/>
          <w:bCs/>
        </w:rPr>
        <w:t xml:space="preserve">Reviewer #2: </w:t>
      </w:r>
      <w:r w:rsidRPr="00BB7CE4">
        <w:rPr>
          <w:rFonts w:ascii="Times New Roman" w:eastAsia="Times New Roman" w:hAnsi="Times New Roman" w:cs="Times New Roman"/>
        </w:rPr>
        <w:br/>
        <w:t>Manuscript Summary:</w:t>
      </w:r>
      <w:r w:rsidRPr="00BB7CE4">
        <w:rPr>
          <w:rFonts w:ascii="Times New Roman" w:eastAsia="Times New Roman" w:hAnsi="Times New Roman" w:cs="Times New Roman"/>
        </w:rPr>
        <w:br/>
        <w:t>This protocol describes methodology for using the Sleep Nullifying Apparatus (SNAP) a method used to deprive fruit flies of sleep. The apparatus can be used for general sleep deprivation, as well as measuring arousal threshold, a critical and likely underutilized sleep readout. This protocol is well-written, timely, and should be of broad interest to the community.</w:t>
      </w:r>
      <w:r w:rsidRPr="00BB7CE4">
        <w:rPr>
          <w:rFonts w:ascii="Times New Roman" w:eastAsia="Times New Roman" w:hAnsi="Times New Roman" w:cs="Times New Roman"/>
        </w:rPr>
        <w:br/>
      </w:r>
      <w:r w:rsidRPr="00BB7CE4">
        <w:rPr>
          <w:rFonts w:ascii="Times New Roman" w:eastAsia="Times New Roman" w:hAnsi="Times New Roman" w:cs="Times New Roman"/>
        </w:rPr>
        <w:br/>
        <w:t>Major Concerns:</w:t>
      </w:r>
      <w:r w:rsidRPr="00BB7CE4">
        <w:rPr>
          <w:rFonts w:ascii="Times New Roman" w:eastAsia="Times New Roman" w:hAnsi="Times New Roman" w:cs="Times New Roman"/>
        </w:rPr>
        <w:br/>
      </w:r>
      <w:r w:rsidRPr="00BB7CE4">
        <w:rPr>
          <w:rFonts w:ascii="Times New Roman" w:eastAsia="Times New Roman" w:hAnsi="Times New Roman" w:cs="Times New Roman"/>
        </w:rPr>
        <w:lastRenderedPageBreak/>
        <w:t>None noted</w:t>
      </w:r>
      <w:r w:rsidRPr="00BB7CE4">
        <w:rPr>
          <w:rFonts w:ascii="Times New Roman" w:eastAsia="Times New Roman" w:hAnsi="Times New Roman" w:cs="Times New Roman"/>
        </w:rPr>
        <w:br/>
      </w:r>
      <w:r w:rsidRPr="00BB7CE4">
        <w:rPr>
          <w:rFonts w:ascii="Times New Roman" w:eastAsia="Times New Roman" w:hAnsi="Times New Roman" w:cs="Times New Roman"/>
        </w:rPr>
        <w:br/>
        <w:t>Minor Concerns:</w:t>
      </w:r>
      <w:r w:rsidRPr="00BB7CE4">
        <w:rPr>
          <w:rFonts w:ascii="Times New Roman" w:eastAsia="Times New Roman" w:hAnsi="Times New Roman" w:cs="Times New Roman"/>
        </w:rPr>
        <w:br/>
        <w:t>1. Line 79. Sleep deprivation by hand deprivation or gentle handling, is generally regarded as setting the standard for minimally disruptive sleep deprivation.</w:t>
      </w:r>
      <w:r w:rsidRPr="00BB7CE4">
        <w:rPr>
          <w:rFonts w:ascii="Times New Roman" w:eastAsia="Times New Roman" w:hAnsi="Times New Roman" w:cs="Times New Roman"/>
        </w:rPr>
        <w:br/>
        <w:t>I am surprised by this statement as it seems to convey a mammalian-centric view of sleep deprivation. There are many reasons to think gentle handling is far from ideal (e.g. lack of consistency). There are no references cited for this in the discussion, but my understanding is the approach has not been widely used.</w:t>
      </w:r>
      <w:r w:rsidR="00F04344" w:rsidRPr="00BB7CE4">
        <w:rPr>
          <w:rFonts w:ascii="Times New Roman" w:eastAsia="Times New Roman" w:hAnsi="Times New Roman" w:cs="Times New Roman"/>
        </w:rPr>
        <w:br/>
      </w:r>
      <w:r w:rsidR="00F04344" w:rsidRPr="00BB7CE4">
        <w:rPr>
          <w:rFonts w:ascii="Times New Roman" w:eastAsia="Times New Roman" w:hAnsi="Times New Roman" w:cs="Times New Roman"/>
        </w:rPr>
        <w:br/>
      </w:r>
      <w:r w:rsidR="00B73405" w:rsidRPr="00BB7CE4">
        <w:rPr>
          <w:rFonts w:ascii="Times New Roman" w:eastAsia="Times New Roman" w:hAnsi="Times New Roman" w:cs="Times New Roman"/>
          <w:color w:val="FF0000"/>
        </w:rPr>
        <w:t xml:space="preserve">The first use of hand deprivation in flies was in 2000 (Shaw et al., 2000); we now include this reference. In any event, hand deprivation is not mammalian centric. </w:t>
      </w:r>
      <w:r w:rsidR="009F5D7A" w:rsidRPr="00BB7CE4">
        <w:rPr>
          <w:rFonts w:ascii="Times New Roman" w:eastAsia="Times New Roman" w:hAnsi="Times New Roman" w:cs="Times New Roman"/>
          <w:color w:val="FF0000"/>
        </w:rPr>
        <w:t xml:space="preserve">It should be noted that hand deprivation refers to the experimenter disturbing the animal based upon its behavior; hands are not required and the system is not automated. </w:t>
      </w:r>
      <w:r w:rsidR="00B73405" w:rsidRPr="00BB7CE4">
        <w:rPr>
          <w:rFonts w:ascii="Times New Roman" w:eastAsia="Times New Roman" w:hAnsi="Times New Roman" w:cs="Times New Roman"/>
          <w:color w:val="FF0000"/>
        </w:rPr>
        <w:t xml:space="preserve">Specifically, when using hand deprivation, the experimenter only disturbs the animal when the animal goes to sleep and leaves them undisturbed otherwise. </w:t>
      </w:r>
      <w:r w:rsidR="009F5D7A" w:rsidRPr="00BB7CE4">
        <w:rPr>
          <w:rFonts w:ascii="Times New Roman" w:eastAsia="Times New Roman" w:hAnsi="Times New Roman" w:cs="Times New Roman"/>
          <w:color w:val="FF0000"/>
        </w:rPr>
        <w:t xml:space="preserve">Moreover, the stimulus used is calibrated to provide the least required perturbation for each intervention and for each animal. This is a big advantage for flies in which </w:t>
      </w:r>
      <w:proofErr w:type="spellStart"/>
      <w:r w:rsidR="009F5D7A" w:rsidRPr="00BB7CE4">
        <w:rPr>
          <w:rFonts w:ascii="Times New Roman" w:eastAsia="Times New Roman" w:hAnsi="Times New Roman" w:cs="Times New Roman"/>
          <w:color w:val="FF0000"/>
        </w:rPr>
        <w:t>upto</w:t>
      </w:r>
      <w:proofErr w:type="spellEnd"/>
      <w:r w:rsidR="009F5D7A" w:rsidRPr="00BB7CE4">
        <w:rPr>
          <w:rFonts w:ascii="Times New Roman" w:eastAsia="Times New Roman" w:hAnsi="Times New Roman" w:cs="Times New Roman"/>
          <w:color w:val="FF0000"/>
        </w:rPr>
        <w:t xml:space="preserve"> 32 animals can be sleep deprived at the same time. </w:t>
      </w:r>
      <w:r w:rsidR="00A87174" w:rsidRPr="00BB7CE4">
        <w:rPr>
          <w:rFonts w:ascii="Times New Roman" w:eastAsia="Times New Roman" w:hAnsi="Times New Roman" w:cs="Times New Roman"/>
          <w:color w:val="FF0000"/>
        </w:rPr>
        <w:br/>
      </w:r>
      <w:r w:rsidR="00A87174" w:rsidRPr="00BB7CE4">
        <w:rPr>
          <w:rFonts w:ascii="Times New Roman" w:eastAsia="Times New Roman" w:hAnsi="Times New Roman" w:cs="Times New Roman"/>
        </w:rPr>
        <w:t xml:space="preserve"> </w:t>
      </w:r>
      <w:r w:rsidRPr="00BB7CE4">
        <w:rPr>
          <w:rFonts w:ascii="Times New Roman" w:eastAsia="Times New Roman" w:hAnsi="Times New Roman" w:cs="Times New Roman"/>
        </w:rPr>
        <w:br/>
        <w:t>2. Line 146: The representative results suggest the degree and velocity are critical. It may be worth putting a note in here about how these can be adjusted. If the formatting allows, it would be good to provide more information on how to analyze sleep, or at least a reference.</w:t>
      </w:r>
      <w:r w:rsidR="001C2D0D" w:rsidRPr="00BB7CE4">
        <w:rPr>
          <w:rFonts w:ascii="Times New Roman" w:eastAsia="Times New Roman" w:hAnsi="Times New Roman" w:cs="Times New Roman"/>
        </w:rPr>
        <w:br/>
      </w:r>
      <w:r w:rsidR="001C2D0D" w:rsidRPr="00BB7CE4">
        <w:rPr>
          <w:rFonts w:ascii="Times New Roman" w:eastAsia="Times New Roman" w:hAnsi="Times New Roman" w:cs="Times New Roman"/>
        </w:rPr>
        <w:br/>
      </w:r>
      <w:r w:rsidR="00452639" w:rsidRPr="00BB7CE4">
        <w:rPr>
          <w:rFonts w:ascii="Times New Roman" w:eastAsia="Times New Roman" w:hAnsi="Times New Roman" w:cs="Times New Roman"/>
          <w:color w:val="FF0000"/>
        </w:rPr>
        <w:t>We have included a sentence clarifying that adjusting the spring and size and shape of the cam can help with altering the velocity of the SNAP</w:t>
      </w:r>
      <w:r w:rsidR="008326A0" w:rsidRPr="00BB7CE4">
        <w:rPr>
          <w:rFonts w:ascii="Times New Roman" w:eastAsia="Times New Roman" w:hAnsi="Times New Roman" w:cs="Times New Roman"/>
          <w:color w:val="FF0000"/>
        </w:rPr>
        <w:t>.  The sentence now reads:</w:t>
      </w:r>
      <w:r w:rsidR="008326A0" w:rsidRPr="00BB7CE4">
        <w:rPr>
          <w:rFonts w:ascii="Times New Roman" w:eastAsia="Times New Roman" w:hAnsi="Times New Roman" w:cs="Times New Roman"/>
          <w:color w:val="FF0000"/>
        </w:rPr>
        <w:br/>
      </w:r>
      <w:r w:rsidR="008326A0" w:rsidRPr="00BB7CE4">
        <w:rPr>
          <w:rFonts w:ascii="Times New Roman" w:eastAsia="Times New Roman" w:hAnsi="Times New Roman" w:cs="Times New Roman"/>
          <w:color w:val="FF0000"/>
        </w:rPr>
        <w:br/>
      </w:r>
      <w:r w:rsidR="008326A0" w:rsidRPr="00BB7CE4">
        <w:rPr>
          <w:rFonts w:ascii="Times New Roman" w:eastAsia="Times New Roman" w:hAnsi="Times New Roman" w:cs="Times New Roman"/>
          <w:i/>
          <w:iCs/>
          <w:color w:val="FF0000"/>
        </w:rPr>
        <w:t>Each lab can optimize the angle and velocity by adjusting the spring (Fig 1B) and/or the size and shape of the cam (Fig 1C and 1D, right).</w:t>
      </w:r>
      <w:r w:rsidR="00452639" w:rsidRPr="00BB7CE4">
        <w:rPr>
          <w:rFonts w:ascii="Times New Roman" w:eastAsia="Times New Roman" w:hAnsi="Times New Roman" w:cs="Times New Roman"/>
          <w:color w:val="FF0000"/>
        </w:rPr>
        <w:br/>
      </w:r>
      <w:r w:rsidR="00452639" w:rsidRPr="00BB7CE4">
        <w:rPr>
          <w:rFonts w:ascii="Times New Roman" w:eastAsia="Times New Roman" w:hAnsi="Times New Roman" w:cs="Times New Roman"/>
          <w:i/>
          <w:iCs/>
          <w:color w:val="FF0000"/>
        </w:rPr>
        <w:br/>
      </w:r>
      <w:r w:rsidR="008326A0" w:rsidRPr="00BB7CE4">
        <w:rPr>
          <w:rFonts w:ascii="Times New Roman" w:eastAsia="Times New Roman" w:hAnsi="Times New Roman" w:cs="Times New Roman"/>
          <w:color w:val="FF0000"/>
        </w:rPr>
        <w:t xml:space="preserve">We tried to focus the paper on the sleep deprivation technique </w:t>
      </w:r>
      <w:r w:rsidR="008326A0" w:rsidRPr="00BB7CE4">
        <w:rPr>
          <w:rFonts w:ascii="Times New Roman" w:eastAsia="Times New Roman" w:hAnsi="Times New Roman" w:cs="Times New Roman"/>
          <w:i/>
          <w:iCs/>
          <w:color w:val="FF0000"/>
        </w:rPr>
        <w:t>per se</w:t>
      </w:r>
      <w:r w:rsidR="008326A0" w:rsidRPr="00BB7CE4">
        <w:rPr>
          <w:rFonts w:ascii="Times New Roman" w:eastAsia="Times New Roman" w:hAnsi="Times New Roman" w:cs="Times New Roman"/>
          <w:color w:val="FF0000"/>
        </w:rPr>
        <w:t>. However, we now include a reference for sleep analysis and have expanded the description of sleep analysis as below:</w:t>
      </w:r>
      <w:r w:rsidR="008326A0" w:rsidRPr="00BB7CE4">
        <w:rPr>
          <w:rFonts w:ascii="Times New Roman" w:eastAsia="Times New Roman" w:hAnsi="Times New Roman" w:cs="Times New Roman"/>
          <w:color w:val="FF0000"/>
        </w:rPr>
        <w:br/>
      </w:r>
      <w:r w:rsidR="008326A0" w:rsidRPr="00BB7CE4">
        <w:rPr>
          <w:rFonts w:ascii="Times New Roman" w:eastAsia="Times New Roman" w:hAnsi="Times New Roman" w:cs="Times New Roman"/>
          <w:color w:val="FF0000"/>
        </w:rPr>
        <w:br/>
      </w:r>
      <w:r w:rsidR="008326A0" w:rsidRPr="00BB7CE4">
        <w:rPr>
          <w:i/>
          <w:iCs/>
          <w:color w:val="FF0000"/>
        </w:rPr>
        <w:t xml:space="preserve">Save locomotor activity counts of flies in 1min. bins from the time of lights on </w:t>
      </w:r>
      <w:proofErr w:type="spellStart"/>
      <w:r w:rsidR="008326A0" w:rsidRPr="00BB7CE4">
        <w:rPr>
          <w:i/>
          <w:iCs/>
          <w:color w:val="FF0000"/>
        </w:rPr>
        <w:t>on</w:t>
      </w:r>
      <w:proofErr w:type="spellEnd"/>
      <w:r w:rsidR="008326A0" w:rsidRPr="00BB7CE4">
        <w:rPr>
          <w:i/>
          <w:iCs/>
          <w:color w:val="FF0000"/>
        </w:rPr>
        <w:t xml:space="preserve"> a given day to lights on the previous day using activity recording software e.g. from 8am to 8am.</w:t>
      </w:r>
      <w:r w:rsidR="008326A0" w:rsidRPr="00BB7CE4">
        <w:rPr>
          <w:i/>
          <w:iCs/>
          <w:color w:val="FF0000"/>
        </w:rPr>
        <w:br/>
        <w:t xml:space="preserve"> </w:t>
      </w:r>
    </w:p>
    <w:p w14:paraId="2C0FBCA6" w14:textId="283F5745" w:rsidR="004825A9" w:rsidRPr="004825A9" w:rsidRDefault="008326A0" w:rsidP="00BB7CE4">
      <w:pPr>
        <w:rPr>
          <w:rFonts w:ascii="Times New Roman" w:eastAsia="Times New Roman" w:hAnsi="Times New Roman" w:cs="Times New Roman"/>
        </w:rPr>
      </w:pPr>
      <w:r w:rsidRPr="008326A0">
        <w:rPr>
          <w:i/>
          <w:iCs/>
          <w:color w:val="FF0000"/>
        </w:rPr>
        <w:t>Estimate sleep from the locomotor activity data with custom macros using 5 min of inactivity as the threshold for a bout of sleep</w:t>
      </w:r>
      <w:r w:rsidRPr="008326A0">
        <w:rPr>
          <w:i/>
          <w:iCs/>
          <w:color w:val="FF0000"/>
        </w:rPr>
        <w:fldChar w:fldCharType="begin">
          <w:fldData xml:space="preserve">PEVuZE5vdGU+PENpdGU+PEF1dGhvcj5TaGF3PC9BdXRob3I+PFllYXI+MjAwMjwvWWVhcj48UmVj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</w:fldData>
        </w:fldChar>
      </w:r>
      <w:r w:rsidRPr="008326A0">
        <w:rPr>
          <w:i/>
          <w:iCs/>
          <w:color w:val="FF0000"/>
        </w:rPr>
        <w:instrText xml:space="preserve"> ADDIN EN.CITE </w:instrText>
      </w:r>
      <w:r w:rsidRPr="008326A0">
        <w:rPr>
          <w:i/>
          <w:iCs/>
          <w:color w:val="FF0000"/>
        </w:rPr>
        <w:fldChar w:fldCharType="begin">
          <w:fldData xml:space="preserve">PEVuZE5vdGU+PENpdGU+PEF1dGhvcj5TaGF3PC9BdXRob3I+PFllYXI+MjAwMjwvWWVhcj48UmVj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</w:fldData>
        </w:fldChar>
      </w:r>
      <w:r w:rsidRPr="008326A0">
        <w:rPr>
          <w:i/>
          <w:iCs/>
          <w:color w:val="FF0000"/>
        </w:rPr>
        <w:instrText xml:space="preserve"> ADDIN EN.CITE.DATA </w:instrText>
      </w:r>
      <w:r w:rsidRPr="008326A0">
        <w:rPr>
          <w:i/>
          <w:iCs/>
          <w:color w:val="FF0000"/>
        </w:rPr>
      </w:r>
      <w:r w:rsidRPr="008326A0">
        <w:rPr>
          <w:i/>
          <w:iCs/>
          <w:color w:val="FF0000"/>
        </w:rPr>
        <w:fldChar w:fldCharType="end"/>
      </w:r>
      <w:r w:rsidRPr="008326A0">
        <w:rPr>
          <w:i/>
          <w:iCs/>
          <w:color w:val="FF0000"/>
        </w:rPr>
      </w:r>
      <w:r w:rsidRPr="008326A0">
        <w:rPr>
          <w:i/>
          <w:iCs/>
          <w:color w:val="FF0000"/>
        </w:rPr>
        <w:fldChar w:fldCharType="separate"/>
      </w:r>
      <w:r w:rsidRPr="008326A0">
        <w:rPr>
          <w:i/>
          <w:iCs/>
          <w:noProof/>
          <w:color w:val="FF0000"/>
          <w:vertAlign w:val="superscript"/>
        </w:rPr>
        <w:t>35</w:t>
      </w:r>
      <w:r w:rsidRPr="008326A0">
        <w:rPr>
          <w:i/>
          <w:iCs/>
          <w:color w:val="FF0000"/>
        </w:rPr>
        <w:fldChar w:fldCharType="end"/>
      </w:r>
      <w:r w:rsidRPr="008326A0">
        <w:rPr>
          <w:i/>
          <w:iCs/>
          <w:color w:val="FF0000"/>
        </w:rPr>
        <w:t>.</w:t>
      </w:r>
      <w:r w:rsidRPr="008326A0">
        <w:rPr>
          <w:i/>
          <w:iCs/>
          <w:color w:val="FF0000"/>
        </w:rPr>
        <w:br/>
        <w:t xml:space="preserve">NOTE: A number of sleep metrics are computed from the locomotor activity counts. These include sleep in min/hr over 24h, total sleep time in 24h, average and maximum daytime and </w:t>
      </w:r>
      <w:proofErr w:type="spellStart"/>
      <w:r w:rsidRPr="008326A0">
        <w:rPr>
          <w:i/>
          <w:iCs/>
          <w:color w:val="FF0000"/>
        </w:rPr>
        <w:t>nightime</w:t>
      </w:r>
      <w:proofErr w:type="spellEnd"/>
      <w:r w:rsidRPr="008326A0">
        <w:rPr>
          <w:i/>
          <w:iCs/>
          <w:color w:val="FF0000"/>
        </w:rPr>
        <w:t xml:space="preserve"> sleep bout lengths</w:t>
      </w:r>
      <w:r w:rsidRPr="008326A0">
        <w:rPr>
          <w:i/>
          <w:iCs/>
          <w:color w:val="FF0000"/>
        </w:rPr>
        <w:fldChar w:fldCharType="begin"/>
      </w:r>
      <w:r w:rsidRPr="008326A0">
        <w:rPr>
          <w:i/>
          <w:iCs/>
          <w:color w:val="FF0000"/>
        </w:rPr>
        <w:instrText xml:space="preserve"> ADDIN EN.CITE &lt;EndNote&gt;&lt;Cite&gt;&lt;Author&gt;Andretic&lt;/Author&gt;&lt;Year&gt;2005&lt;/Year&gt;&lt;RecNum&gt;183&lt;/RecNum&gt;&lt;DisplayText&gt;&lt;style face="superscript"&gt;36&lt;/style&gt;&lt;/DisplayText&gt;&lt;record&gt;&lt;rec-number&gt;183&lt;/rec-number&gt;&lt;foreign-keys&gt;&lt;key app="EN" db-id="t5pd5exvoea5w2effx0xvpz22dffx2adds5p" timestamp="1568572905"&gt;183&lt;/key&gt;&lt;/foreign-keys&gt;&lt;ref-type name="Journal Article"&gt;17&lt;/ref-type&gt;&lt;contributors&gt;&lt;authors&gt;&lt;author&gt;Andretic, R.&lt;/author&gt;&lt;author&gt;Shaw, P. J.&lt;/author&gt;&lt;/authors&gt;&lt;/contributors&gt;&lt;auth-address&gt;The Neurosciences Institute, San Diego, California 92121, USA.&lt;/auth-address&gt;&lt;titles&gt;&lt;title&gt;&lt;style face="normal" font="default" size="100%"&gt;Essentials of sleep recordings in &lt;/style&gt;&lt;style face="italic" font="default" size="100%"&gt;Drosophila&lt;/style&gt;&lt;style face="normal" font="default" size="100%"&gt;: moving beyond sleep time&lt;/style&gt;&lt;/title&gt;&lt;secondary-title&gt;Methods Enzymol&lt;/secondary-title&gt;&lt;/titles&gt;&lt;periodical&gt;&lt;full-title&gt;Methods Enzymol&lt;/full-title&gt;&lt;/periodical&gt;&lt;pages&gt;759-72&lt;/pages&gt;&lt;volume&gt;393&lt;/volume&gt;&lt;keywords&gt;&lt;keyword&gt;Animals&lt;/keyword&gt;&lt;keyword&gt;Drosophila melanogaster/genetics/*physiology&lt;/keyword&gt;&lt;keyword&gt;Female&lt;/keyword&gt;&lt;keyword&gt;Male&lt;/keyword&gt;&lt;keyword&gt;Motor Activity&lt;/keyword&gt;&lt;keyword&gt;Sex Factors&lt;/keyword&gt;&lt;keyword&gt;*Sleep&lt;/keyword&gt;&lt;keyword&gt;Sleep Deprivation/physiopathology&lt;/keyword&gt;&lt;/keywords&gt;&lt;dates&gt;&lt;year&gt;2005&lt;/year&gt;&lt;/dates&gt;&lt;isbn&gt;1557-7988 (Electronic)&amp;#xD;0076-6879 (Linking)&lt;/isbn&gt;&lt;accession-num&gt;15817323&lt;/accession-num&gt;&lt;urls&gt;&lt;related-urls&gt;&lt;url&gt;http://www.ncbi.nlm.nih.gov/pubmed/15817323&lt;/url&gt;&lt;/related-urls&gt;&lt;/urls&gt;&lt;electronic-resource-num&gt;10.1016/S0076-6879(05)93040-1&lt;/electronic-resource-num&gt;&lt;/record&gt;&lt;/Cite&gt;&lt;/EndNote&gt;</w:instrText>
      </w:r>
      <w:r w:rsidRPr="008326A0">
        <w:rPr>
          <w:i/>
          <w:iCs/>
          <w:color w:val="FF0000"/>
        </w:rPr>
        <w:fldChar w:fldCharType="separate"/>
      </w:r>
      <w:r w:rsidRPr="008326A0">
        <w:rPr>
          <w:i/>
          <w:iCs/>
          <w:noProof/>
          <w:color w:val="FF0000"/>
          <w:vertAlign w:val="superscript"/>
        </w:rPr>
        <w:t>36</w:t>
      </w:r>
      <w:r w:rsidRPr="008326A0">
        <w:rPr>
          <w:i/>
          <w:iCs/>
          <w:color w:val="FF0000"/>
        </w:rPr>
        <w:fldChar w:fldCharType="end"/>
      </w:r>
      <w:r w:rsidR="00452639">
        <w:rPr>
          <w:rFonts w:ascii="Times New Roman" w:eastAsia="Times New Roman" w:hAnsi="Times New Roman" w:cs="Times New Roman"/>
          <w:color w:val="FF0000"/>
        </w:rPr>
        <w:br/>
      </w:r>
      <w:r w:rsidR="004825A9" w:rsidRPr="004825A9">
        <w:rPr>
          <w:rFonts w:ascii="Times New Roman" w:eastAsia="Times New Roman" w:hAnsi="Times New Roman" w:cs="Times New Roman"/>
        </w:rPr>
        <w:br/>
        <w:t>3. One significant limitation I see is a lack of description of the SNAP. It would be helpful to provide information as a supplementary document about how to construct the device (if this is at all possible, and the authors are willing to do so). Are there SNAPs that are built outside of U. Wash and how similar are they?</w:t>
      </w:r>
      <w:r w:rsidR="00AF5EFB">
        <w:rPr>
          <w:rFonts w:ascii="Times New Roman" w:eastAsia="Times New Roman" w:hAnsi="Times New Roman" w:cs="Times New Roman"/>
        </w:rPr>
        <w:br/>
      </w:r>
      <w:r w:rsidR="00AF5EFB">
        <w:rPr>
          <w:rFonts w:ascii="Times New Roman" w:eastAsia="Times New Roman" w:hAnsi="Times New Roman" w:cs="Times New Roman"/>
        </w:rPr>
        <w:br/>
      </w:r>
      <w:r>
        <w:rPr>
          <w:rFonts w:ascii="Times New Roman" w:eastAsia="Times New Roman" w:hAnsi="Times New Roman" w:cs="Times New Roman"/>
          <w:color w:val="FF0000"/>
        </w:rPr>
        <w:t xml:space="preserve">Our machine shop will not provide the blueprints for the SNAP. However, we hope that the pictures will allow other machine shops to easily replicate this apparatus. This is not a complex apparatus to construct. Indeed, we have seen custom built SNAPs based upon our </w:t>
      </w:r>
      <w:r>
        <w:rPr>
          <w:rFonts w:ascii="Times New Roman" w:eastAsia="Times New Roman" w:hAnsi="Times New Roman" w:cs="Times New Roman"/>
          <w:color w:val="FF0000"/>
        </w:rPr>
        <w:lastRenderedPageBreak/>
        <w:t>design</w:t>
      </w:r>
      <w:r w:rsidR="00686597">
        <w:rPr>
          <w:rFonts w:ascii="Times New Roman" w:eastAsia="Times New Roman" w:hAnsi="Times New Roman" w:cs="Times New Roman"/>
          <w:color w:val="FF0000"/>
        </w:rPr>
        <w:t xml:space="preserve"> and they look good. It should be noted that the custom built SNAPs made by others were made using only the description without pictures.</w:t>
      </w:r>
      <w:r w:rsidR="00AF5EFB">
        <w:rPr>
          <w:rFonts w:ascii="Times New Roman" w:eastAsia="Times New Roman" w:hAnsi="Times New Roman" w:cs="Times New Roman"/>
        </w:rPr>
        <w:br/>
      </w:r>
      <w:r w:rsidR="004825A9" w:rsidRPr="004825A9">
        <w:rPr>
          <w:rFonts w:ascii="Times New Roman" w:eastAsia="Times New Roman" w:hAnsi="Times New Roman" w:cs="Times New Roman"/>
        </w:rPr>
        <w:br/>
        <w:t xml:space="preserve">4. The Table are extremely useful. One limitation of lumping all </w:t>
      </w:r>
      <w:proofErr w:type="spellStart"/>
      <w:r w:rsidR="004825A9" w:rsidRPr="004825A9">
        <w:rPr>
          <w:rFonts w:ascii="Times New Roman" w:eastAsia="Times New Roman" w:hAnsi="Times New Roman" w:cs="Times New Roman"/>
        </w:rPr>
        <w:t>vortexter</w:t>
      </w:r>
      <w:proofErr w:type="spellEnd"/>
      <w:r w:rsidR="004825A9" w:rsidRPr="004825A9">
        <w:rPr>
          <w:rFonts w:ascii="Times New Roman" w:eastAsia="Times New Roman" w:hAnsi="Times New Roman" w:cs="Times New Roman"/>
        </w:rPr>
        <w:t>/thermogenetic forms of sleep deprivation together is that the results can differ dramatically depending on protocol.</w:t>
      </w:r>
      <w:r w:rsidR="00F14C59">
        <w:rPr>
          <w:rFonts w:ascii="Times New Roman" w:eastAsia="Times New Roman" w:hAnsi="Times New Roman" w:cs="Times New Roman"/>
        </w:rPr>
        <w:br/>
      </w:r>
      <w:r w:rsidR="00F14C59">
        <w:rPr>
          <w:rFonts w:ascii="Times New Roman" w:eastAsia="Times New Roman" w:hAnsi="Times New Roman" w:cs="Times New Roman"/>
        </w:rPr>
        <w:br/>
      </w:r>
      <w:r w:rsidR="00F14C59" w:rsidRPr="00F14C59">
        <w:rPr>
          <w:rFonts w:ascii="Times New Roman" w:eastAsia="Times New Roman" w:hAnsi="Times New Roman" w:cs="Times New Roman"/>
          <w:color w:val="FF0000"/>
        </w:rPr>
        <w:t xml:space="preserve">We are glad the reviewer found the tables helpful. We agree that there is large variability in the protocols used for sleep deprivation and evaluation of rebound. </w:t>
      </w:r>
      <w:r w:rsidR="00686597">
        <w:rPr>
          <w:rFonts w:ascii="Times New Roman" w:eastAsia="Times New Roman" w:hAnsi="Times New Roman" w:cs="Times New Roman"/>
          <w:color w:val="FF0000"/>
        </w:rPr>
        <w:t xml:space="preserve">We categorized the different methods as best we could to provide a heuristic for what is possible. To our surprise the results have been fairly consistent across methods with a few caveats. </w:t>
      </w:r>
    </w:p>
    <w:p w14:paraId="544FA8AE" w14:textId="77777777" w:rsidR="00081C21" w:rsidRDefault="006B1B60"/>
    <w:sectPr w:rsidR="00081C21" w:rsidSect="00FB2D50">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0226B2"/>
    <w:multiLevelType w:val="hybridMultilevel"/>
    <w:tmpl w:val="FA567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2C534A"/>
    <w:multiLevelType w:val="hybridMultilevel"/>
    <w:tmpl w:val="28F25A96"/>
    <w:lvl w:ilvl="0" w:tplc="FF700EB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E442E3"/>
    <w:multiLevelType w:val="hybridMultilevel"/>
    <w:tmpl w:val="44A60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5A9"/>
    <w:rsid w:val="00000466"/>
    <w:rsid w:val="0000266C"/>
    <w:rsid w:val="00003851"/>
    <w:rsid w:val="00010DD6"/>
    <w:rsid w:val="000113B9"/>
    <w:rsid w:val="0001345A"/>
    <w:rsid w:val="00014997"/>
    <w:rsid w:val="000155B9"/>
    <w:rsid w:val="0002019C"/>
    <w:rsid w:val="00022D32"/>
    <w:rsid w:val="00023A5B"/>
    <w:rsid w:val="000240CA"/>
    <w:rsid w:val="00031BD9"/>
    <w:rsid w:val="0003388E"/>
    <w:rsid w:val="00035EAE"/>
    <w:rsid w:val="00036BD6"/>
    <w:rsid w:val="000442F2"/>
    <w:rsid w:val="0005270E"/>
    <w:rsid w:val="0005636C"/>
    <w:rsid w:val="000628EC"/>
    <w:rsid w:val="00064BB1"/>
    <w:rsid w:val="00064F60"/>
    <w:rsid w:val="00067550"/>
    <w:rsid w:val="000754B3"/>
    <w:rsid w:val="000847E9"/>
    <w:rsid w:val="00087D3E"/>
    <w:rsid w:val="0009426A"/>
    <w:rsid w:val="000A5CE8"/>
    <w:rsid w:val="000A7738"/>
    <w:rsid w:val="000B2E30"/>
    <w:rsid w:val="000C2D4D"/>
    <w:rsid w:val="000D6ED4"/>
    <w:rsid w:val="000E141B"/>
    <w:rsid w:val="000E37CE"/>
    <w:rsid w:val="000F1339"/>
    <w:rsid w:val="00107372"/>
    <w:rsid w:val="001113BF"/>
    <w:rsid w:val="001115A3"/>
    <w:rsid w:val="00112649"/>
    <w:rsid w:val="00114A4B"/>
    <w:rsid w:val="00120F8B"/>
    <w:rsid w:val="00126FF4"/>
    <w:rsid w:val="001312B4"/>
    <w:rsid w:val="001320E0"/>
    <w:rsid w:val="001327E8"/>
    <w:rsid w:val="001425C8"/>
    <w:rsid w:val="00154C90"/>
    <w:rsid w:val="00170014"/>
    <w:rsid w:val="00173281"/>
    <w:rsid w:val="00174868"/>
    <w:rsid w:val="00175DBF"/>
    <w:rsid w:val="00176E81"/>
    <w:rsid w:val="001901B3"/>
    <w:rsid w:val="001942EE"/>
    <w:rsid w:val="001952D0"/>
    <w:rsid w:val="001A2EAB"/>
    <w:rsid w:val="001A6222"/>
    <w:rsid w:val="001B6DA2"/>
    <w:rsid w:val="001C2D0D"/>
    <w:rsid w:val="001C4E21"/>
    <w:rsid w:val="001C7AB6"/>
    <w:rsid w:val="001D0318"/>
    <w:rsid w:val="001D0B4E"/>
    <w:rsid w:val="001D4C54"/>
    <w:rsid w:val="001E0699"/>
    <w:rsid w:val="001E14CC"/>
    <w:rsid w:val="001E1BDA"/>
    <w:rsid w:val="001E269B"/>
    <w:rsid w:val="001E37FA"/>
    <w:rsid w:val="001E57D8"/>
    <w:rsid w:val="001F2FCD"/>
    <w:rsid w:val="00207F0B"/>
    <w:rsid w:val="00214E9B"/>
    <w:rsid w:val="00221722"/>
    <w:rsid w:val="00234A8B"/>
    <w:rsid w:val="002464E1"/>
    <w:rsid w:val="00254342"/>
    <w:rsid w:val="00255471"/>
    <w:rsid w:val="00255D21"/>
    <w:rsid w:val="00261D4A"/>
    <w:rsid w:val="00263178"/>
    <w:rsid w:val="00267CE8"/>
    <w:rsid w:val="00267E6C"/>
    <w:rsid w:val="002716DB"/>
    <w:rsid w:val="002727AC"/>
    <w:rsid w:val="00277F6F"/>
    <w:rsid w:val="00280144"/>
    <w:rsid w:val="002879BD"/>
    <w:rsid w:val="00290005"/>
    <w:rsid w:val="00290A52"/>
    <w:rsid w:val="002A5E80"/>
    <w:rsid w:val="002A6465"/>
    <w:rsid w:val="002A67E7"/>
    <w:rsid w:val="002B1578"/>
    <w:rsid w:val="002B4D1E"/>
    <w:rsid w:val="002C6E53"/>
    <w:rsid w:val="002C702D"/>
    <w:rsid w:val="002E2E02"/>
    <w:rsid w:val="002E5433"/>
    <w:rsid w:val="002F015E"/>
    <w:rsid w:val="002F3EBB"/>
    <w:rsid w:val="002F6101"/>
    <w:rsid w:val="00302A90"/>
    <w:rsid w:val="003045FC"/>
    <w:rsid w:val="00304D6E"/>
    <w:rsid w:val="00305E0C"/>
    <w:rsid w:val="00307047"/>
    <w:rsid w:val="0031499A"/>
    <w:rsid w:val="00315E3C"/>
    <w:rsid w:val="0033637A"/>
    <w:rsid w:val="00340A0B"/>
    <w:rsid w:val="00351C76"/>
    <w:rsid w:val="00353749"/>
    <w:rsid w:val="00355ED4"/>
    <w:rsid w:val="0037146B"/>
    <w:rsid w:val="0037324D"/>
    <w:rsid w:val="0037551D"/>
    <w:rsid w:val="00376292"/>
    <w:rsid w:val="003821B4"/>
    <w:rsid w:val="00390602"/>
    <w:rsid w:val="00392707"/>
    <w:rsid w:val="00393C34"/>
    <w:rsid w:val="003A1AC3"/>
    <w:rsid w:val="003A42C4"/>
    <w:rsid w:val="003A7144"/>
    <w:rsid w:val="003B3946"/>
    <w:rsid w:val="003B6BD9"/>
    <w:rsid w:val="003C3AF4"/>
    <w:rsid w:val="003C5CC0"/>
    <w:rsid w:val="003C7C71"/>
    <w:rsid w:val="003D34CF"/>
    <w:rsid w:val="003D75F3"/>
    <w:rsid w:val="003E1936"/>
    <w:rsid w:val="003E4D0B"/>
    <w:rsid w:val="003F19C6"/>
    <w:rsid w:val="003F50B2"/>
    <w:rsid w:val="003F554E"/>
    <w:rsid w:val="003F5F9E"/>
    <w:rsid w:val="004040F5"/>
    <w:rsid w:val="004050B7"/>
    <w:rsid w:val="004051D2"/>
    <w:rsid w:val="00405D14"/>
    <w:rsid w:val="00412841"/>
    <w:rsid w:val="004232E2"/>
    <w:rsid w:val="00431799"/>
    <w:rsid w:val="00435422"/>
    <w:rsid w:val="004356AB"/>
    <w:rsid w:val="00444544"/>
    <w:rsid w:val="00444949"/>
    <w:rsid w:val="00444FB4"/>
    <w:rsid w:val="00450886"/>
    <w:rsid w:val="00452639"/>
    <w:rsid w:val="004568D5"/>
    <w:rsid w:val="00460310"/>
    <w:rsid w:val="0046740A"/>
    <w:rsid w:val="00470771"/>
    <w:rsid w:val="0047479A"/>
    <w:rsid w:val="00474CE8"/>
    <w:rsid w:val="00480587"/>
    <w:rsid w:val="004825A9"/>
    <w:rsid w:val="00484D95"/>
    <w:rsid w:val="00484DEA"/>
    <w:rsid w:val="0048638E"/>
    <w:rsid w:val="00491273"/>
    <w:rsid w:val="00491D94"/>
    <w:rsid w:val="004938AC"/>
    <w:rsid w:val="0049703B"/>
    <w:rsid w:val="004A441B"/>
    <w:rsid w:val="004A5D3E"/>
    <w:rsid w:val="004B33A9"/>
    <w:rsid w:val="004B4382"/>
    <w:rsid w:val="004C1CA2"/>
    <w:rsid w:val="004E104F"/>
    <w:rsid w:val="004E27C5"/>
    <w:rsid w:val="004E7EA7"/>
    <w:rsid w:val="004F0B8F"/>
    <w:rsid w:val="004F18DC"/>
    <w:rsid w:val="004F6982"/>
    <w:rsid w:val="00501188"/>
    <w:rsid w:val="00514D0B"/>
    <w:rsid w:val="0052187C"/>
    <w:rsid w:val="005235A7"/>
    <w:rsid w:val="0053242E"/>
    <w:rsid w:val="00532BC3"/>
    <w:rsid w:val="00533D72"/>
    <w:rsid w:val="0053736E"/>
    <w:rsid w:val="00540497"/>
    <w:rsid w:val="005414A2"/>
    <w:rsid w:val="0054637E"/>
    <w:rsid w:val="005520A4"/>
    <w:rsid w:val="0055355A"/>
    <w:rsid w:val="005633A5"/>
    <w:rsid w:val="00564284"/>
    <w:rsid w:val="00566D2A"/>
    <w:rsid w:val="00566F67"/>
    <w:rsid w:val="00570FEF"/>
    <w:rsid w:val="00571F13"/>
    <w:rsid w:val="00573869"/>
    <w:rsid w:val="005749AA"/>
    <w:rsid w:val="005828BE"/>
    <w:rsid w:val="005913DD"/>
    <w:rsid w:val="005A31BB"/>
    <w:rsid w:val="005B6821"/>
    <w:rsid w:val="005C4A57"/>
    <w:rsid w:val="005D22D7"/>
    <w:rsid w:val="005D47DC"/>
    <w:rsid w:val="005D7E3E"/>
    <w:rsid w:val="005E43A6"/>
    <w:rsid w:val="005E491C"/>
    <w:rsid w:val="005E6A24"/>
    <w:rsid w:val="005E6D91"/>
    <w:rsid w:val="005F0EE3"/>
    <w:rsid w:val="005F2CD0"/>
    <w:rsid w:val="005F7410"/>
    <w:rsid w:val="00614127"/>
    <w:rsid w:val="00614176"/>
    <w:rsid w:val="00616A88"/>
    <w:rsid w:val="00632D8C"/>
    <w:rsid w:val="006342F8"/>
    <w:rsid w:val="00645F02"/>
    <w:rsid w:val="00650233"/>
    <w:rsid w:val="006579DF"/>
    <w:rsid w:val="006613D5"/>
    <w:rsid w:val="00661A12"/>
    <w:rsid w:val="0066319E"/>
    <w:rsid w:val="00664462"/>
    <w:rsid w:val="00676C11"/>
    <w:rsid w:val="0067762D"/>
    <w:rsid w:val="006805E9"/>
    <w:rsid w:val="00681201"/>
    <w:rsid w:val="00681D67"/>
    <w:rsid w:val="00686597"/>
    <w:rsid w:val="00687E9B"/>
    <w:rsid w:val="006911D4"/>
    <w:rsid w:val="00692092"/>
    <w:rsid w:val="0069458B"/>
    <w:rsid w:val="006A6F64"/>
    <w:rsid w:val="006B1B60"/>
    <w:rsid w:val="006B1F38"/>
    <w:rsid w:val="006B6FAF"/>
    <w:rsid w:val="006B7E71"/>
    <w:rsid w:val="006C15E9"/>
    <w:rsid w:val="006D34D5"/>
    <w:rsid w:val="006D3CA1"/>
    <w:rsid w:val="006D6D38"/>
    <w:rsid w:val="006E511B"/>
    <w:rsid w:val="006F10AE"/>
    <w:rsid w:val="006F305E"/>
    <w:rsid w:val="00702783"/>
    <w:rsid w:val="00704DD7"/>
    <w:rsid w:val="007102C8"/>
    <w:rsid w:val="00712F96"/>
    <w:rsid w:val="00720F2E"/>
    <w:rsid w:val="007212B0"/>
    <w:rsid w:val="00722D8B"/>
    <w:rsid w:val="00731EED"/>
    <w:rsid w:val="0073433A"/>
    <w:rsid w:val="00734E69"/>
    <w:rsid w:val="0074031E"/>
    <w:rsid w:val="0074366D"/>
    <w:rsid w:val="007525DF"/>
    <w:rsid w:val="007531C9"/>
    <w:rsid w:val="007562A1"/>
    <w:rsid w:val="00756E18"/>
    <w:rsid w:val="00785A62"/>
    <w:rsid w:val="0078661A"/>
    <w:rsid w:val="007A73E8"/>
    <w:rsid w:val="007B357D"/>
    <w:rsid w:val="007B4301"/>
    <w:rsid w:val="007B6F41"/>
    <w:rsid w:val="007D0D3E"/>
    <w:rsid w:val="007D3B49"/>
    <w:rsid w:val="007F050B"/>
    <w:rsid w:val="007F4915"/>
    <w:rsid w:val="007F5ADB"/>
    <w:rsid w:val="00804798"/>
    <w:rsid w:val="00806D62"/>
    <w:rsid w:val="008161C9"/>
    <w:rsid w:val="008217F3"/>
    <w:rsid w:val="00831064"/>
    <w:rsid w:val="008326A0"/>
    <w:rsid w:val="008349E5"/>
    <w:rsid w:val="00834EBD"/>
    <w:rsid w:val="00866DC1"/>
    <w:rsid w:val="0086791C"/>
    <w:rsid w:val="008735D0"/>
    <w:rsid w:val="00885AB4"/>
    <w:rsid w:val="00886A3F"/>
    <w:rsid w:val="00890432"/>
    <w:rsid w:val="008A1F6A"/>
    <w:rsid w:val="008A3F49"/>
    <w:rsid w:val="008A416D"/>
    <w:rsid w:val="008A6EBA"/>
    <w:rsid w:val="008B0A8F"/>
    <w:rsid w:val="008B35DF"/>
    <w:rsid w:val="008B565C"/>
    <w:rsid w:val="008C2914"/>
    <w:rsid w:val="008C3E58"/>
    <w:rsid w:val="008C5061"/>
    <w:rsid w:val="008C5A8C"/>
    <w:rsid w:val="008C7E69"/>
    <w:rsid w:val="008D048B"/>
    <w:rsid w:val="008D056A"/>
    <w:rsid w:val="008D6DF0"/>
    <w:rsid w:val="008D7047"/>
    <w:rsid w:val="008E4FC7"/>
    <w:rsid w:val="008F494B"/>
    <w:rsid w:val="008F699A"/>
    <w:rsid w:val="0090072E"/>
    <w:rsid w:val="0091058E"/>
    <w:rsid w:val="00913686"/>
    <w:rsid w:val="00917549"/>
    <w:rsid w:val="00930BA4"/>
    <w:rsid w:val="00935792"/>
    <w:rsid w:val="00940AFF"/>
    <w:rsid w:val="0095344D"/>
    <w:rsid w:val="00956A62"/>
    <w:rsid w:val="00956B08"/>
    <w:rsid w:val="00973352"/>
    <w:rsid w:val="009827B9"/>
    <w:rsid w:val="00984FC7"/>
    <w:rsid w:val="00991D9D"/>
    <w:rsid w:val="00991E1F"/>
    <w:rsid w:val="0099265A"/>
    <w:rsid w:val="00994989"/>
    <w:rsid w:val="00995F2E"/>
    <w:rsid w:val="009A3023"/>
    <w:rsid w:val="009C5679"/>
    <w:rsid w:val="009C7B10"/>
    <w:rsid w:val="009D0DAC"/>
    <w:rsid w:val="009D49C0"/>
    <w:rsid w:val="009D7834"/>
    <w:rsid w:val="009E16E4"/>
    <w:rsid w:val="009E2B40"/>
    <w:rsid w:val="009E367A"/>
    <w:rsid w:val="009E3E07"/>
    <w:rsid w:val="009E5A64"/>
    <w:rsid w:val="009E64A2"/>
    <w:rsid w:val="009E7A12"/>
    <w:rsid w:val="009F5D7A"/>
    <w:rsid w:val="00A03D06"/>
    <w:rsid w:val="00A111B9"/>
    <w:rsid w:val="00A15E1F"/>
    <w:rsid w:val="00A16B35"/>
    <w:rsid w:val="00A178B2"/>
    <w:rsid w:val="00A2358D"/>
    <w:rsid w:val="00A23F14"/>
    <w:rsid w:val="00A252D6"/>
    <w:rsid w:val="00A33307"/>
    <w:rsid w:val="00A4538C"/>
    <w:rsid w:val="00A45A8A"/>
    <w:rsid w:val="00A53244"/>
    <w:rsid w:val="00A57B13"/>
    <w:rsid w:val="00A57E78"/>
    <w:rsid w:val="00A6002B"/>
    <w:rsid w:val="00A73982"/>
    <w:rsid w:val="00A76866"/>
    <w:rsid w:val="00A76ED7"/>
    <w:rsid w:val="00A772ED"/>
    <w:rsid w:val="00A80B64"/>
    <w:rsid w:val="00A84DB8"/>
    <w:rsid w:val="00A87174"/>
    <w:rsid w:val="00A923D3"/>
    <w:rsid w:val="00A93307"/>
    <w:rsid w:val="00A940B0"/>
    <w:rsid w:val="00A95591"/>
    <w:rsid w:val="00A96343"/>
    <w:rsid w:val="00AA2F1A"/>
    <w:rsid w:val="00AA72A7"/>
    <w:rsid w:val="00AC3B76"/>
    <w:rsid w:val="00AC4191"/>
    <w:rsid w:val="00AC494B"/>
    <w:rsid w:val="00AC578A"/>
    <w:rsid w:val="00AD10C2"/>
    <w:rsid w:val="00AD3E09"/>
    <w:rsid w:val="00AD676D"/>
    <w:rsid w:val="00AD714F"/>
    <w:rsid w:val="00AD75EA"/>
    <w:rsid w:val="00AE6A17"/>
    <w:rsid w:val="00AF05F4"/>
    <w:rsid w:val="00AF108D"/>
    <w:rsid w:val="00AF42A7"/>
    <w:rsid w:val="00AF5541"/>
    <w:rsid w:val="00AF5EFB"/>
    <w:rsid w:val="00AF7921"/>
    <w:rsid w:val="00B02139"/>
    <w:rsid w:val="00B0717D"/>
    <w:rsid w:val="00B1442F"/>
    <w:rsid w:val="00B2164F"/>
    <w:rsid w:val="00B2178A"/>
    <w:rsid w:val="00B226C9"/>
    <w:rsid w:val="00B22A71"/>
    <w:rsid w:val="00B22E74"/>
    <w:rsid w:val="00B25936"/>
    <w:rsid w:val="00B315A5"/>
    <w:rsid w:val="00B360DB"/>
    <w:rsid w:val="00B4119D"/>
    <w:rsid w:val="00B415DB"/>
    <w:rsid w:val="00B456DF"/>
    <w:rsid w:val="00B50E4B"/>
    <w:rsid w:val="00B5125A"/>
    <w:rsid w:val="00B57CA6"/>
    <w:rsid w:val="00B66767"/>
    <w:rsid w:val="00B73291"/>
    <w:rsid w:val="00B73405"/>
    <w:rsid w:val="00B73F2F"/>
    <w:rsid w:val="00B8357F"/>
    <w:rsid w:val="00B87C3C"/>
    <w:rsid w:val="00BA043A"/>
    <w:rsid w:val="00BA65EC"/>
    <w:rsid w:val="00BB65C5"/>
    <w:rsid w:val="00BB7CE4"/>
    <w:rsid w:val="00BC35D5"/>
    <w:rsid w:val="00BD0D37"/>
    <w:rsid w:val="00BD3380"/>
    <w:rsid w:val="00BD419A"/>
    <w:rsid w:val="00BD465D"/>
    <w:rsid w:val="00BD67DD"/>
    <w:rsid w:val="00BD7BF8"/>
    <w:rsid w:val="00BE1B73"/>
    <w:rsid w:val="00BF0A5A"/>
    <w:rsid w:val="00BF716B"/>
    <w:rsid w:val="00C01EF7"/>
    <w:rsid w:val="00C13CC9"/>
    <w:rsid w:val="00C15E91"/>
    <w:rsid w:val="00C46517"/>
    <w:rsid w:val="00C57178"/>
    <w:rsid w:val="00C61541"/>
    <w:rsid w:val="00C6435E"/>
    <w:rsid w:val="00C65274"/>
    <w:rsid w:val="00C704A1"/>
    <w:rsid w:val="00C766D5"/>
    <w:rsid w:val="00C93757"/>
    <w:rsid w:val="00C93DC2"/>
    <w:rsid w:val="00CA08D6"/>
    <w:rsid w:val="00CA4108"/>
    <w:rsid w:val="00CA52A4"/>
    <w:rsid w:val="00CA5BF5"/>
    <w:rsid w:val="00CB4EF4"/>
    <w:rsid w:val="00CB558D"/>
    <w:rsid w:val="00CC207F"/>
    <w:rsid w:val="00CC48D8"/>
    <w:rsid w:val="00CC6C69"/>
    <w:rsid w:val="00CD0EBF"/>
    <w:rsid w:val="00CD66E4"/>
    <w:rsid w:val="00CD7B2A"/>
    <w:rsid w:val="00CE1EED"/>
    <w:rsid w:val="00CE2926"/>
    <w:rsid w:val="00CE3CF4"/>
    <w:rsid w:val="00CE69DB"/>
    <w:rsid w:val="00CE7795"/>
    <w:rsid w:val="00CF00CC"/>
    <w:rsid w:val="00CF6AF4"/>
    <w:rsid w:val="00CF7609"/>
    <w:rsid w:val="00D01896"/>
    <w:rsid w:val="00D03CC1"/>
    <w:rsid w:val="00D059DD"/>
    <w:rsid w:val="00D065D7"/>
    <w:rsid w:val="00D06F9E"/>
    <w:rsid w:val="00D115F3"/>
    <w:rsid w:val="00D20083"/>
    <w:rsid w:val="00D21161"/>
    <w:rsid w:val="00D258FA"/>
    <w:rsid w:val="00D27493"/>
    <w:rsid w:val="00D329C6"/>
    <w:rsid w:val="00D3508B"/>
    <w:rsid w:val="00D36D84"/>
    <w:rsid w:val="00D371B3"/>
    <w:rsid w:val="00D43689"/>
    <w:rsid w:val="00D53F21"/>
    <w:rsid w:val="00D6250F"/>
    <w:rsid w:val="00D62B15"/>
    <w:rsid w:val="00D67356"/>
    <w:rsid w:val="00D70315"/>
    <w:rsid w:val="00D80670"/>
    <w:rsid w:val="00D856AC"/>
    <w:rsid w:val="00DA20F4"/>
    <w:rsid w:val="00DA216A"/>
    <w:rsid w:val="00DA2A4F"/>
    <w:rsid w:val="00DA4D64"/>
    <w:rsid w:val="00DA6A79"/>
    <w:rsid w:val="00DB056A"/>
    <w:rsid w:val="00DB18CC"/>
    <w:rsid w:val="00DC5AA2"/>
    <w:rsid w:val="00DD21D0"/>
    <w:rsid w:val="00DD28C5"/>
    <w:rsid w:val="00DD5459"/>
    <w:rsid w:val="00DD754D"/>
    <w:rsid w:val="00DE35EF"/>
    <w:rsid w:val="00DE5E54"/>
    <w:rsid w:val="00E040B9"/>
    <w:rsid w:val="00E049B9"/>
    <w:rsid w:val="00E121C1"/>
    <w:rsid w:val="00E1390B"/>
    <w:rsid w:val="00E25B1A"/>
    <w:rsid w:val="00E309B6"/>
    <w:rsid w:val="00E3199D"/>
    <w:rsid w:val="00E35CDA"/>
    <w:rsid w:val="00E419C4"/>
    <w:rsid w:val="00E4388F"/>
    <w:rsid w:val="00E45F39"/>
    <w:rsid w:val="00E50C54"/>
    <w:rsid w:val="00E54B25"/>
    <w:rsid w:val="00E5536D"/>
    <w:rsid w:val="00E607B6"/>
    <w:rsid w:val="00E668F8"/>
    <w:rsid w:val="00E669B0"/>
    <w:rsid w:val="00E672E6"/>
    <w:rsid w:val="00E71426"/>
    <w:rsid w:val="00E810A1"/>
    <w:rsid w:val="00EA228B"/>
    <w:rsid w:val="00EA354F"/>
    <w:rsid w:val="00EA58B3"/>
    <w:rsid w:val="00EA6B44"/>
    <w:rsid w:val="00EB5B77"/>
    <w:rsid w:val="00EC280F"/>
    <w:rsid w:val="00EC6D27"/>
    <w:rsid w:val="00ED1F90"/>
    <w:rsid w:val="00ED2041"/>
    <w:rsid w:val="00ED7321"/>
    <w:rsid w:val="00EE4D13"/>
    <w:rsid w:val="00EF5739"/>
    <w:rsid w:val="00F004A8"/>
    <w:rsid w:val="00F03976"/>
    <w:rsid w:val="00F04344"/>
    <w:rsid w:val="00F06CEE"/>
    <w:rsid w:val="00F14C59"/>
    <w:rsid w:val="00F215F1"/>
    <w:rsid w:val="00F22A40"/>
    <w:rsid w:val="00F23A8D"/>
    <w:rsid w:val="00F2684A"/>
    <w:rsid w:val="00F31563"/>
    <w:rsid w:val="00F33414"/>
    <w:rsid w:val="00F35BCB"/>
    <w:rsid w:val="00F37082"/>
    <w:rsid w:val="00F50699"/>
    <w:rsid w:val="00F52A70"/>
    <w:rsid w:val="00F62646"/>
    <w:rsid w:val="00F633CA"/>
    <w:rsid w:val="00F64E0D"/>
    <w:rsid w:val="00F64FFD"/>
    <w:rsid w:val="00F679F7"/>
    <w:rsid w:val="00F733B4"/>
    <w:rsid w:val="00F8355F"/>
    <w:rsid w:val="00F83D44"/>
    <w:rsid w:val="00F8465B"/>
    <w:rsid w:val="00F872ED"/>
    <w:rsid w:val="00F9012C"/>
    <w:rsid w:val="00F964E3"/>
    <w:rsid w:val="00F97196"/>
    <w:rsid w:val="00FA00CC"/>
    <w:rsid w:val="00FA22E0"/>
    <w:rsid w:val="00FA44F1"/>
    <w:rsid w:val="00FB2D50"/>
    <w:rsid w:val="00FC2592"/>
    <w:rsid w:val="00FD4CD1"/>
    <w:rsid w:val="00FE0A41"/>
    <w:rsid w:val="00FE5D44"/>
    <w:rsid w:val="00FE7AA3"/>
    <w:rsid w:val="00FF0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E4C1F"/>
  <w15:docId w15:val="{1C8C3690-6AD9-FD4F-ABB3-65D5A5855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825A9"/>
    <w:rPr>
      <w:b/>
      <w:bCs/>
    </w:rPr>
  </w:style>
  <w:style w:type="paragraph" w:styleId="BalloonText">
    <w:name w:val="Balloon Text"/>
    <w:basedOn w:val="Normal"/>
    <w:link w:val="BalloonTextChar"/>
    <w:uiPriority w:val="99"/>
    <w:semiHidden/>
    <w:unhideWhenUsed/>
    <w:rsid w:val="004825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825A9"/>
    <w:rPr>
      <w:rFonts w:ascii="Times New Roman" w:eastAsiaTheme="minorEastAsia" w:hAnsi="Times New Roman" w:cs="Times New Roman"/>
      <w:sz w:val="18"/>
      <w:szCs w:val="18"/>
    </w:rPr>
  </w:style>
  <w:style w:type="paragraph" w:styleId="ListParagraph">
    <w:name w:val="List Paragraph"/>
    <w:basedOn w:val="Normal"/>
    <w:link w:val="ListParagraphChar"/>
    <w:uiPriority w:val="34"/>
    <w:qFormat/>
    <w:rsid w:val="00376292"/>
    <w:pPr>
      <w:ind w:left="720"/>
      <w:contextualSpacing/>
    </w:pPr>
  </w:style>
  <w:style w:type="character" w:customStyle="1" w:styleId="ListParagraphChar">
    <w:name w:val="List Paragraph Char"/>
    <w:basedOn w:val="DefaultParagraphFont"/>
    <w:link w:val="ListParagraph"/>
    <w:uiPriority w:val="34"/>
    <w:rsid w:val="0037629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7221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4006</Words>
  <Characters>22835</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hna Melnattur</dc:creator>
  <cp:lastModifiedBy>Krishna Melnattur</cp:lastModifiedBy>
  <cp:revision>2</cp:revision>
  <dcterms:created xsi:type="dcterms:W3CDTF">2020-11-20T07:54:00Z</dcterms:created>
  <dcterms:modified xsi:type="dcterms:W3CDTF">2020-11-20T07:54:00Z</dcterms:modified>
</cp:coreProperties>
</file>